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142DDA79"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C60323">
        <w:rPr>
          <w:noProof/>
          <w:lang w:val="en-US"/>
        </w:rPr>
        <w:t>28 November 2022</w:t>
      </w:r>
      <w:r>
        <w:rPr>
          <w:lang w:val="en-US"/>
        </w:rPr>
        <w:fldChar w:fldCharType="end"/>
      </w:r>
    </w:p>
    <w:p w14:paraId="7B13BA98" w14:textId="77777777" w:rsidR="00A01443" w:rsidRDefault="00A01443" w:rsidP="00ED6D30"/>
    <w:p w14:paraId="3EEA4989" w14:textId="77777777" w:rsidR="00A01443" w:rsidRDefault="00A96E4C" w:rsidP="00ED6D30">
      <w:r>
        <w:lastRenderedPageBreak/>
        <w:t>Abstract</w:t>
      </w:r>
    </w:p>
    <w:p w14:paraId="3D13F166" w14:textId="77777777" w:rsidR="00A01443" w:rsidRDefault="00A01443" w:rsidP="00ED6D30"/>
    <w:p w14:paraId="4120ADB9" w14:textId="77777777" w:rsidR="00A01443" w:rsidRDefault="00A96E4C" w:rsidP="00ED6D30">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rsidP="00ED6D30"/>
    <w:p w14:paraId="513BB9D8" w14:textId="77777777" w:rsidR="00A01443" w:rsidRDefault="00A01443" w:rsidP="00ED6D30"/>
    <w:p w14:paraId="7B557D30" w14:textId="77777777" w:rsidR="00A01443" w:rsidRDefault="00A01443" w:rsidP="00ED6D30"/>
    <w:p w14:paraId="19B0A5F5" w14:textId="77777777" w:rsidR="00A01443" w:rsidRDefault="00A01443" w:rsidP="00ED6D30"/>
    <w:p w14:paraId="28DB63E0" w14:textId="77777777" w:rsidR="00A01443" w:rsidRDefault="00A01443" w:rsidP="00ED6D30"/>
    <w:p w14:paraId="039340E0" w14:textId="77777777" w:rsidR="00A01443" w:rsidRDefault="00A01443" w:rsidP="00ED6D30"/>
    <w:p w14:paraId="432C8334" w14:textId="77777777" w:rsidR="00A01443" w:rsidRDefault="00A01443" w:rsidP="00ED6D30"/>
    <w:p w14:paraId="1DB233B7" w14:textId="77777777" w:rsidR="00A01443" w:rsidRDefault="00A01443" w:rsidP="00ED6D30"/>
    <w:p w14:paraId="5876B471" w14:textId="77777777" w:rsidR="00A01443" w:rsidRDefault="00A01443" w:rsidP="00ED6D30"/>
    <w:p w14:paraId="5CF53F65" w14:textId="77777777" w:rsidR="00A01443" w:rsidRDefault="00A01443" w:rsidP="00ED6D30"/>
    <w:p w14:paraId="478DF88E" w14:textId="77777777" w:rsidR="00A01443" w:rsidRDefault="00A01443" w:rsidP="00ED6D30"/>
    <w:p w14:paraId="2C854AE2" w14:textId="77777777" w:rsidR="00A01443" w:rsidRDefault="00A01443" w:rsidP="00ED6D30"/>
    <w:p w14:paraId="10969E24" w14:textId="77777777" w:rsidR="00A01443" w:rsidRDefault="00A01443" w:rsidP="00ED6D30"/>
    <w:p w14:paraId="7D3D7CFA" w14:textId="77777777" w:rsidR="00A01443" w:rsidRDefault="00A01443" w:rsidP="00ED6D30"/>
    <w:p w14:paraId="3AF081F9" w14:textId="77777777" w:rsidR="00A01443" w:rsidRDefault="00A01443" w:rsidP="00ED6D30"/>
    <w:p w14:paraId="37B710BD" w14:textId="77777777" w:rsidR="00A01443" w:rsidRDefault="00A01443" w:rsidP="00ED6D30"/>
    <w:p w14:paraId="0509EFFD" w14:textId="77777777" w:rsidR="00A01443" w:rsidRDefault="00A01443" w:rsidP="00ED6D30"/>
    <w:p w14:paraId="694881C4" w14:textId="77777777" w:rsidR="00A01443" w:rsidRDefault="00A01443" w:rsidP="00ED6D30"/>
    <w:p w14:paraId="1DA739A3" w14:textId="77777777" w:rsidR="00A01443" w:rsidRDefault="00A01443" w:rsidP="00ED6D30"/>
    <w:p w14:paraId="335AD83D" w14:textId="77777777" w:rsidR="00A01443" w:rsidRDefault="00A01443" w:rsidP="00ED6D30"/>
    <w:p w14:paraId="3F267493" w14:textId="77777777" w:rsidR="00A01443" w:rsidRDefault="00A01443" w:rsidP="00ED6D30"/>
    <w:p w14:paraId="60957C8C" w14:textId="77777777" w:rsidR="00F60869" w:rsidRDefault="00F60869">
      <w:pPr>
        <w:pStyle w:val="TOCHeading"/>
      </w:pPr>
    </w:p>
    <w:sdt>
      <w:sdtPr>
        <w:rPr>
          <w:b w:val="0"/>
          <w:sz w:val="22"/>
          <w:lang w:val="en-GB"/>
        </w:rPr>
        <w:id w:val="1059602796"/>
        <w:docPartObj>
          <w:docPartGallery w:val="Table of Contents"/>
          <w:docPartUnique/>
        </w:docPartObj>
      </w:sdtPr>
      <w:sdtEndPr>
        <w:rPr>
          <w:bCs/>
          <w:noProof/>
        </w:rPr>
      </w:sdtEndPr>
      <w:sdtContent>
        <w:p w14:paraId="3794988F" w14:textId="16734E74" w:rsidR="00F60869" w:rsidRDefault="00F60869">
          <w:pPr>
            <w:pStyle w:val="TOCHeading"/>
          </w:pPr>
          <w:r>
            <w:t>Contents</w:t>
          </w:r>
        </w:p>
        <w:p w14:paraId="4B7A0C90" w14:textId="2652593A" w:rsidR="00BB4684" w:rsidRDefault="00F60869">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20281458" w:history="1">
            <w:r w:rsidR="00BB4684" w:rsidRPr="001865D7">
              <w:rPr>
                <w:rStyle w:val="Hyperlink"/>
                <w:noProof/>
              </w:rPr>
              <w:t>1</w:t>
            </w:r>
            <w:r w:rsidR="00BB4684">
              <w:rPr>
                <w:rFonts w:asciiTheme="minorHAnsi" w:hAnsiTheme="minorHAnsi" w:cstheme="minorBidi"/>
                <w:noProof/>
                <w:color w:val="auto"/>
                <w:sz w:val="22"/>
                <w:lang w:val="en-CH"/>
              </w:rPr>
              <w:tab/>
            </w:r>
            <w:r w:rsidR="00BB4684" w:rsidRPr="001865D7">
              <w:rPr>
                <w:rStyle w:val="Hyperlink"/>
                <w:noProof/>
              </w:rPr>
              <w:t>Introduction</w:t>
            </w:r>
            <w:r w:rsidR="00BB4684">
              <w:rPr>
                <w:noProof/>
                <w:webHidden/>
              </w:rPr>
              <w:tab/>
            </w:r>
            <w:r w:rsidR="00BB4684">
              <w:rPr>
                <w:noProof/>
                <w:webHidden/>
              </w:rPr>
              <w:fldChar w:fldCharType="begin"/>
            </w:r>
            <w:r w:rsidR="00BB4684">
              <w:rPr>
                <w:noProof/>
                <w:webHidden/>
              </w:rPr>
              <w:instrText xml:space="preserve"> PAGEREF _Toc120281458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2440BCAB" w14:textId="7F33A952"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59" w:history="1">
            <w:r w:rsidR="00BB4684" w:rsidRPr="001865D7">
              <w:rPr>
                <w:rStyle w:val="Hyperlink"/>
                <w:noProof/>
              </w:rPr>
              <w:t>1.1</w:t>
            </w:r>
            <w:r w:rsidR="00BB4684">
              <w:rPr>
                <w:rFonts w:asciiTheme="minorHAnsi" w:hAnsiTheme="minorHAnsi" w:cstheme="minorBidi"/>
                <w:noProof/>
                <w:color w:val="auto"/>
                <w:sz w:val="22"/>
                <w:lang w:val="en-CH"/>
              </w:rPr>
              <w:tab/>
            </w:r>
            <w:r w:rsidR="00BB4684" w:rsidRPr="001865D7">
              <w:rPr>
                <w:rStyle w:val="Hyperlink"/>
                <w:noProof/>
              </w:rPr>
              <w:t>Municipal Solid Waste Management</w:t>
            </w:r>
            <w:r w:rsidR="00BB4684">
              <w:rPr>
                <w:noProof/>
                <w:webHidden/>
              </w:rPr>
              <w:tab/>
            </w:r>
            <w:r w:rsidR="00BB4684">
              <w:rPr>
                <w:noProof/>
                <w:webHidden/>
              </w:rPr>
              <w:fldChar w:fldCharType="begin"/>
            </w:r>
            <w:r w:rsidR="00BB4684">
              <w:rPr>
                <w:noProof/>
                <w:webHidden/>
              </w:rPr>
              <w:instrText xml:space="preserve"> PAGEREF _Toc120281459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6292A31E" w14:textId="0FD39A48"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60" w:history="1">
            <w:r w:rsidR="00BB4684" w:rsidRPr="001865D7">
              <w:rPr>
                <w:rStyle w:val="Hyperlink"/>
                <w:noProof/>
              </w:rPr>
              <w:t>1.2</w:t>
            </w:r>
            <w:r w:rsidR="00BB4684">
              <w:rPr>
                <w:rFonts w:asciiTheme="minorHAnsi" w:hAnsiTheme="minorHAnsi" w:cstheme="minorBidi"/>
                <w:noProof/>
                <w:color w:val="auto"/>
                <w:sz w:val="22"/>
                <w:lang w:val="en-CH"/>
              </w:rPr>
              <w:tab/>
            </w:r>
            <w:r w:rsidR="00BB4684" w:rsidRPr="001865D7">
              <w:rPr>
                <w:rStyle w:val="Hyperlink"/>
                <w:noProof/>
              </w:rPr>
              <w:t>MSWM in Malawi</w:t>
            </w:r>
            <w:r w:rsidR="00BB4684">
              <w:rPr>
                <w:noProof/>
                <w:webHidden/>
              </w:rPr>
              <w:tab/>
            </w:r>
            <w:r w:rsidR="00BB4684">
              <w:rPr>
                <w:noProof/>
                <w:webHidden/>
              </w:rPr>
              <w:fldChar w:fldCharType="begin"/>
            </w:r>
            <w:r w:rsidR="00BB4684">
              <w:rPr>
                <w:noProof/>
                <w:webHidden/>
              </w:rPr>
              <w:instrText xml:space="preserve"> PAGEREF _Toc120281460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2E889C2D" w14:textId="345F731F"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61" w:history="1">
            <w:r w:rsidR="00BB4684" w:rsidRPr="001865D7">
              <w:rPr>
                <w:rStyle w:val="Hyperlink"/>
                <w:noProof/>
              </w:rPr>
              <w:t>1.3</w:t>
            </w:r>
            <w:r w:rsidR="00BB4684">
              <w:rPr>
                <w:rFonts w:asciiTheme="minorHAnsi" w:hAnsiTheme="minorHAnsi" w:cstheme="minorBidi"/>
                <w:noProof/>
                <w:color w:val="auto"/>
                <w:sz w:val="22"/>
                <w:lang w:val="en-CH"/>
              </w:rPr>
              <w:tab/>
            </w:r>
            <w:r w:rsidR="00BB4684" w:rsidRPr="001865D7">
              <w:rPr>
                <w:rStyle w:val="Hyperlink"/>
                <w:noProof/>
              </w:rPr>
              <w:t>Justification and Research Questions</w:t>
            </w:r>
            <w:r w:rsidR="00BB4684">
              <w:rPr>
                <w:noProof/>
                <w:webHidden/>
              </w:rPr>
              <w:tab/>
            </w:r>
            <w:r w:rsidR="00BB4684">
              <w:rPr>
                <w:noProof/>
                <w:webHidden/>
              </w:rPr>
              <w:fldChar w:fldCharType="begin"/>
            </w:r>
            <w:r w:rsidR="00BB4684">
              <w:rPr>
                <w:noProof/>
                <w:webHidden/>
              </w:rPr>
              <w:instrText xml:space="preserve"> PAGEREF _Toc120281461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49DC41DD" w14:textId="535C582D" w:rsidR="00BB4684" w:rsidRDefault="00310BC2">
          <w:pPr>
            <w:pStyle w:val="TOC1"/>
            <w:tabs>
              <w:tab w:val="left" w:pos="440"/>
              <w:tab w:val="right" w:leader="dot" w:pos="9016"/>
            </w:tabs>
            <w:rPr>
              <w:rFonts w:asciiTheme="minorHAnsi" w:hAnsiTheme="minorHAnsi" w:cstheme="minorBidi"/>
              <w:noProof/>
              <w:color w:val="auto"/>
              <w:sz w:val="22"/>
              <w:lang w:val="en-CH"/>
            </w:rPr>
          </w:pPr>
          <w:hyperlink w:anchor="_Toc120281462" w:history="1">
            <w:r w:rsidR="00BB4684" w:rsidRPr="001865D7">
              <w:rPr>
                <w:rStyle w:val="Hyperlink"/>
                <w:noProof/>
              </w:rPr>
              <w:t>2</w:t>
            </w:r>
            <w:r w:rsidR="00BB4684">
              <w:rPr>
                <w:rFonts w:asciiTheme="minorHAnsi" w:hAnsiTheme="minorHAnsi" w:cstheme="minorBidi"/>
                <w:noProof/>
                <w:color w:val="auto"/>
                <w:sz w:val="22"/>
                <w:lang w:val="en-CH"/>
              </w:rPr>
              <w:tab/>
            </w:r>
            <w:r w:rsidR="00BB4684" w:rsidRPr="001865D7">
              <w:rPr>
                <w:rStyle w:val="Hyperlink"/>
                <w:noProof/>
              </w:rPr>
              <w:t>Data analysis</w:t>
            </w:r>
            <w:r w:rsidR="00BB4684">
              <w:rPr>
                <w:noProof/>
                <w:webHidden/>
              </w:rPr>
              <w:tab/>
            </w:r>
            <w:r w:rsidR="00BB4684">
              <w:rPr>
                <w:noProof/>
                <w:webHidden/>
              </w:rPr>
              <w:fldChar w:fldCharType="begin"/>
            </w:r>
            <w:r w:rsidR="00BB4684">
              <w:rPr>
                <w:noProof/>
                <w:webHidden/>
              </w:rPr>
              <w:instrText xml:space="preserve"> PAGEREF _Toc120281462 \h </w:instrText>
            </w:r>
            <w:r w:rsidR="00BB4684">
              <w:rPr>
                <w:noProof/>
                <w:webHidden/>
              </w:rPr>
            </w:r>
            <w:r w:rsidR="00BB4684">
              <w:rPr>
                <w:noProof/>
                <w:webHidden/>
              </w:rPr>
              <w:fldChar w:fldCharType="separate"/>
            </w:r>
            <w:r w:rsidR="00BB4684">
              <w:rPr>
                <w:noProof/>
                <w:webHidden/>
              </w:rPr>
              <w:t>7</w:t>
            </w:r>
            <w:r w:rsidR="00BB4684">
              <w:rPr>
                <w:noProof/>
                <w:webHidden/>
              </w:rPr>
              <w:fldChar w:fldCharType="end"/>
            </w:r>
          </w:hyperlink>
        </w:p>
        <w:p w14:paraId="21D79B1F" w14:textId="5358C48D"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63" w:history="1">
            <w:r w:rsidR="00BB4684" w:rsidRPr="001865D7">
              <w:rPr>
                <w:rStyle w:val="Hyperlink"/>
                <w:noProof/>
              </w:rPr>
              <w:t>2.1</w:t>
            </w:r>
            <w:r w:rsidR="00BB4684">
              <w:rPr>
                <w:rFonts w:asciiTheme="minorHAnsi" w:hAnsiTheme="minorHAnsi" w:cstheme="minorBidi"/>
                <w:noProof/>
                <w:color w:val="auto"/>
                <w:sz w:val="22"/>
                <w:lang w:val="en-CH"/>
              </w:rPr>
              <w:tab/>
            </w:r>
            <w:r w:rsidR="00BB4684" w:rsidRPr="001865D7">
              <w:rPr>
                <w:rStyle w:val="Hyperlink"/>
                <w:noProof/>
              </w:rPr>
              <w:t>Data</w:t>
            </w:r>
            <w:r w:rsidR="00BB4684">
              <w:rPr>
                <w:noProof/>
                <w:webHidden/>
              </w:rPr>
              <w:tab/>
            </w:r>
            <w:r w:rsidR="00BB4684">
              <w:rPr>
                <w:noProof/>
                <w:webHidden/>
              </w:rPr>
              <w:fldChar w:fldCharType="begin"/>
            </w:r>
            <w:r w:rsidR="00BB4684">
              <w:rPr>
                <w:noProof/>
                <w:webHidden/>
              </w:rPr>
              <w:instrText xml:space="preserve"> PAGEREF _Toc120281463 \h </w:instrText>
            </w:r>
            <w:r w:rsidR="00BB4684">
              <w:rPr>
                <w:noProof/>
                <w:webHidden/>
              </w:rPr>
            </w:r>
            <w:r w:rsidR="00BB4684">
              <w:rPr>
                <w:noProof/>
                <w:webHidden/>
              </w:rPr>
              <w:fldChar w:fldCharType="separate"/>
            </w:r>
            <w:r w:rsidR="00BB4684">
              <w:rPr>
                <w:noProof/>
                <w:webHidden/>
              </w:rPr>
              <w:t>7</w:t>
            </w:r>
            <w:r w:rsidR="00BB4684">
              <w:rPr>
                <w:noProof/>
                <w:webHidden/>
              </w:rPr>
              <w:fldChar w:fldCharType="end"/>
            </w:r>
          </w:hyperlink>
        </w:p>
        <w:p w14:paraId="6766B3F3" w14:textId="092753A4"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64" w:history="1">
            <w:r w:rsidR="00BB4684" w:rsidRPr="001865D7">
              <w:rPr>
                <w:rStyle w:val="Hyperlink"/>
                <w:noProof/>
              </w:rPr>
              <w:t>2.1.1</w:t>
            </w:r>
            <w:r w:rsidR="00BB4684">
              <w:rPr>
                <w:rFonts w:asciiTheme="minorHAnsi" w:hAnsiTheme="minorHAnsi" w:cstheme="minorBidi"/>
                <w:noProof/>
                <w:color w:val="auto"/>
                <w:sz w:val="22"/>
                <w:lang w:val="en-CH"/>
              </w:rPr>
              <w:tab/>
            </w:r>
            <w:r w:rsidR="00BB4684" w:rsidRPr="001865D7">
              <w:rPr>
                <w:rStyle w:val="Hyperlink"/>
                <w:noProof/>
              </w:rPr>
              <w:t>Dump arrivals logs</w:t>
            </w:r>
            <w:r w:rsidR="00BB4684">
              <w:rPr>
                <w:noProof/>
                <w:webHidden/>
              </w:rPr>
              <w:tab/>
            </w:r>
            <w:r w:rsidR="00BB4684">
              <w:rPr>
                <w:noProof/>
                <w:webHidden/>
              </w:rPr>
              <w:fldChar w:fldCharType="begin"/>
            </w:r>
            <w:r w:rsidR="00BB4684">
              <w:rPr>
                <w:noProof/>
                <w:webHidden/>
              </w:rPr>
              <w:instrText xml:space="preserve"> PAGEREF _Toc120281464 \h </w:instrText>
            </w:r>
            <w:r w:rsidR="00BB4684">
              <w:rPr>
                <w:noProof/>
                <w:webHidden/>
              </w:rPr>
            </w:r>
            <w:r w:rsidR="00BB4684">
              <w:rPr>
                <w:noProof/>
                <w:webHidden/>
              </w:rPr>
              <w:fldChar w:fldCharType="separate"/>
            </w:r>
            <w:r w:rsidR="00BB4684">
              <w:rPr>
                <w:noProof/>
                <w:webHidden/>
              </w:rPr>
              <w:t>8</w:t>
            </w:r>
            <w:r w:rsidR="00BB4684">
              <w:rPr>
                <w:noProof/>
                <w:webHidden/>
              </w:rPr>
              <w:fldChar w:fldCharType="end"/>
            </w:r>
          </w:hyperlink>
        </w:p>
        <w:p w14:paraId="6A125A40" w14:textId="412754F7"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65" w:history="1">
            <w:r w:rsidR="00BB4684" w:rsidRPr="001865D7">
              <w:rPr>
                <w:rStyle w:val="Hyperlink"/>
                <w:noProof/>
              </w:rPr>
              <w:t>2.1.2</w:t>
            </w:r>
            <w:r w:rsidR="00BB4684">
              <w:rPr>
                <w:rFonts w:asciiTheme="minorHAnsi" w:hAnsiTheme="minorHAnsi" w:cstheme="minorBidi"/>
                <w:noProof/>
                <w:color w:val="auto"/>
                <w:sz w:val="22"/>
                <w:lang w:val="en-CH"/>
              </w:rPr>
              <w:tab/>
            </w:r>
            <w:r w:rsidR="00BB4684" w:rsidRPr="001865D7">
              <w:rPr>
                <w:rStyle w:val="Hyperlink"/>
                <w:noProof/>
              </w:rPr>
              <w:t>Skips filling data</w:t>
            </w:r>
            <w:r w:rsidR="00BB4684">
              <w:rPr>
                <w:noProof/>
                <w:webHidden/>
              </w:rPr>
              <w:tab/>
            </w:r>
            <w:r w:rsidR="00BB4684">
              <w:rPr>
                <w:noProof/>
                <w:webHidden/>
              </w:rPr>
              <w:fldChar w:fldCharType="begin"/>
            </w:r>
            <w:r w:rsidR="00BB4684">
              <w:rPr>
                <w:noProof/>
                <w:webHidden/>
              </w:rPr>
              <w:instrText xml:space="preserve"> PAGEREF _Toc120281465 \h </w:instrText>
            </w:r>
            <w:r w:rsidR="00BB4684">
              <w:rPr>
                <w:noProof/>
                <w:webHidden/>
              </w:rPr>
            </w:r>
            <w:r w:rsidR="00BB4684">
              <w:rPr>
                <w:noProof/>
                <w:webHidden/>
              </w:rPr>
              <w:fldChar w:fldCharType="separate"/>
            </w:r>
            <w:r w:rsidR="00BB4684">
              <w:rPr>
                <w:noProof/>
                <w:webHidden/>
              </w:rPr>
              <w:t>8</w:t>
            </w:r>
            <w:r w:rsidR="00BB4684">
              <w:rPr>
                <w:noProof/>
                <w:webHidden/>
              </w:rPr>
              <w:fldChar w:fldCharType="end"/>
            </w:r>
          </w:hyperlink>
        </w:p>
        <w:p w14:paraId="5D1D3572" w14:textId="200F8FC3"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66" w:history="1">
            <w:r w:rsidR="00BB4684" w:rsidRPr="001865D7">
              <w:rPr>
                <w:rStyle w:val="Hyperlink"/>
                <w:noProof/>
              </w:rPr>
              <w:t>2.2</w:t>
            </w:r>
            <w:r w:rsidR="00BB4684">
              <w:rPr>
                <w:rFonts w:asciiTheme="minorHAnsi" w:hAnsiTheme="minorHAnsi" w:cstheme="minorBidi"/>
                <w:noProof/>
                <w:color w:val="auto"/>
                <w:sz w:val="22"/>
                <w:lang w:val="en-CH"/>
              </w:rPr>
              <w:tab/>
            </w:r>
            <w:r w:rsidR="00BB4684" w:rsidRPr="001865D7">
              <w:rPr>
                <w:rStyle w:val="Hyperlink"/>
                <w:noProof/>
              </w:rPr>
              <w:t>Methods</w:t>
            </w:r>
            <w:r w:rsidR="00BB4684">
              <w:rPr>
                <w:noProof/>
                <w:webHidden/>
              </w:rPr>
              <w:tab/>
            </w:r>
            <w:r w:rsidR="00BB4684">
              <w:rPr>
                <w:noProof/>
                <w:webHidden/>
              </w:rPr>
              <w:fldChar w:fldCharType="begin"/>
            </w:r>
            <w:r w:rsidR="00BB4684">
              <w:rPr>
                <w:noProof/>
                <w:webHidden/>
              </w:rPr>
              <w:instrText xml:space="preserve"> PAGEREF _Toc120281466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44983B58" w14:textId="0EA77BE1"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67" w:history="1">
            <w:r w:rsidR="00BB4684" w:rsidRPr="001865D7">
              <w:rPr>
                <w:rStyle w:val="Hyperlink"/>
                <w:noProof/>
              </w:rPr>
              <w:t>2.2.1</w:t>
            </w:r>
            <w:r w:rsidR="00BB4684">
              <w:rPr>
                <w:rFonts w:asciiTheme="minorHAnsi" w:hAnsiTheme="minorHAnsi" w:cstheme="minorBidi"/>
                <w:noProof/>
                <w:color w:val="auto"/>
                <w:sz w:val="22"/>
                <w:lang w:val="en-CH"/>
              </w:rPr>
              <w:tab/>
            </w:r>
            <w:r w:rsidR="00BB4684" w:rsidRPr="001865D7">
              <w:rPr>
                <w:rStyle w:val="Hyperlink"/>
                <w:noProof/>
              </w:rPr>
              <w:t>Distance matrix</w:t>
            </w:r>
            <w:r w:rsidR="00BB4684">
              <w:rPr>
                <w:noProof/>
                <w:webHidden/>
              </w:rPr>
              <w:tab/>
            </w:r>
            <w:r w:rsidR="00BB4684">
              <w:rPr>
                <w:noProof/>
                <w:webHidden/>
              </w:rPr>
              <w:fldChar w:fldCharType="begin"/>
            </w:r>
            <w:r w:rsidR="00BB4684">
              <w:rPr>
                <w:noProof/>
                <w:webHidden/>
              </w:rPr>
              <w:instrText xml:space="preserve"> PAGEREF _Toc120281467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1F296C26" w14:textId="7762136C"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68" w:history="1">
            <w:r w:rsidR="00BB4684" w:rsidRPr="001865D7">
              <w:rPr>
                <w:rStyle w:val="Hyperlink"/>
                <w:noProof/>
              </w:rPr>
              <w:t>2.2.2</w:t>
            </w:r>
            <w:r w:rsidR="00BB4684">
              <w:rPr>
                <w:rFonts w:asciiTheme="minorHAnsi" w:hAnsiTheme="minorHAnsi" w:cstheme="minorBidi"/>
                <w:noProof/>
                <w:color w:val="auto"/>
                <w:sz w:val="22"/>
                <w:lang w:val="en-CH"/>
              </w:rPr>
              <w:tab/>
            </w:r>
            <w:r w:rsidR="00BB4684" w:rsidRPr="001865D7">
              <w:rPr>
                <w:rStyle w:val="Hyperlink"/>
                <w:noProof/>
              </w:rPr>
              <w:t>Filling rates</w:t>
            </w:r>
            <w:r w:rsidR="00BB4684">
              <w:rPr>
                <w:noProof/>
                <w:webHidden/>
              </w:rPr>
              <w:tab/>
            </w:r>
            <w:r w:rsidR="00BB4684">
              <w:rPr>
                <w:noProof/>
                <w:webHidden/>
              </w:rPr>
              <w:fldChar w:fldCharType="begin"/>
            </w:r>
            <w:r w:rsidR="00BB4684">
              <w:rPr>
                <w:noProof/>
                <w:webHidden/>
              </w:rPr>
              <w:instrText xml:space="preserve"> PAGEREF _Toc120281468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1326A4BB" w14:textId="2F77BE1F"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69" w:history="1">
            <w:r w:rsidR="00BB4684" w:rsidRPr="001865D7">
              <w:rPr>
                <w:rStyle w:val="Hyperlink"/>
                <w:noProof/>
              </w:rPr>
              <w:t>2.2.3</w:t>
            </w:r>
            <w:r w:rsidR="00BB4684">
              <w:rPr>
                <w:rFonts w:asciiTheme="minorHAnsi" w:hAnsiTheme="minorHAnsi" w:cstheme="minorBidi"/>
                <w:noProof/>
                <w:color w:val="auto"/>
                <w:sz w:val="22"/>
                <w:lang w:val="en-CH"/>
              </w:rPr>
              <w:tab/>
            </w:r>
            <w:r w:rsidR="00BB4684" w:rsidRPr="001865D7">
              <w:rPr>
                <w:rStyle w:val="Hyperlink"/>
                <w:noProof/>
              </w:rPr>
              <w:t>Dump logs</w:t>
            </w:r>
            <w:r w:rsidR="00BB4684">
              <w:rPr>
                <w:noProof/>
                <w:webHidden/>
              </w:rPr>
              <w:tab/>
            </w:r>
            <w:r w:rsidR="00BB4684">
              <w:rPr>
                <w:noProof/>
                <w:webHidden/>
              </w:rPr>
              <w:fldChar w:fldCharType="begin"/>
            </w:r>
            <w:r w:rsidR="00BB4684">
              <w:rPr>
                <w:noProof/>
                <w:webHidden/>
              </w:rPr>
              <w:instrText xml:space="preserve"> PAGEREF _Toc120281469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4C8A52E1" w14:textId="5B788F15"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70" w:history="1">
            <w:r w:rsidR="00BB4684" w:rsidRPr="001865D7">
              <w:rPr>
                <w:rStyle w:val="Hyperlink"/>
                <w:noProof/>
              </w:rPr>
              <w:t>2.3</w:t>
            </w:r>
            <w:r w:rsidR="00BB4684">
              <w:rPr>
                <w:rFonts w:asciiTheme="minorHAnsi" w:hAnsiTheme="minorHAnsi" w:cstheme="minorBidi"/>
                <w:noProof/>
                <w:color w:val="auto"/>
                <w:sz w:val="22"/>
                <w:lang w:val="en-CH"/>
              </w:rPr>
              <w:tab/>
            </w:r>
            <w:r w:rsidR="00BB4684" w:rsidRPr="001865D7">
              <w:rPr>
                <w:rStyle w:val="Hyperlink"/>
                <w:noProof/>
              </w:rPr>
              <w:t>Results</w:t>
            </w:r>
            <w:r w:rsidR="00BB4684">
              <w:rPr>
                <w:noProof/>
                <w:webHidden/>
              </w:rPr>
              <w:tab/>
            </w:r>
            <w:r w:rsidR="00BB4684">
              <w:rPr>
                <w:noProof/>
                <w:webHidden/>
              </w:rPr>
              <w:fldChar w:fldCharType="begin"/>
            </w:r>
            <w:r w:rsidR="00BB4684">
              <w:rPr>
                <w:noProof/>
                <w:webHidden/>
              </w:rPr>
              <w:instrText xml:space="preserve"> PAGEREF _Toc120281470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719A5D5F" w14:textId="56CBAC0F"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71" w:history="1">
            <w:r w:rsidR="00BB4684" w:rsidRPr="001865D7">
              <w:rPr>
                <w:rStyle w:val="Hyperlink"/>
                <w:noProof/>
              </w:rPr>
              <w:t>2.3.1</w:t>
            </w:r>
            <w:r w:rsidR="00BB4684">
              <w:rPr>
                <w:rFonts w:asciiTheme="minorHAnsi" w:hAnsiTheme="minorHAnsi" w:cstheme="minorBidi"/>
                <w:noProof/>
                <w:color w:val="auto"/>
                <w:sz w:val="22"/>
                <w:lang w:val="en-CH"/>
              </w:rPr>
              <w:tab/>
            </w:r>
            <w:r w:rsidR="00BB4684" w:rsidRPr="001865D7">
              <w:rPr>
                <w:rStyle w:val="Hyperlink"/>
                <w:noProof/>
              </w:rPr>
              <w:t>Filling rates</w:t>
            </w:r>
            <w:r w:rsidR="00BB4684">
              <w:rPr>
                <w:noProof/>
                <w:webHidden/>
              </w:rPr>
              <w:tab/>
            </w:r>
            <w:r w:rsidR="00BB4684">
              <w:rPr>
                <w:noProof/>
                <w:webHidden/>
              </w:rPr>
              <w:fldChar w:fldCharType="begin"/>
            </w:r>
            <w:r w:rsidR="00BB4684">
              <w:rPr>
                <w:noProof/>
                <w:webHidden/>
              </w:rPr>
              <w:instrText xml:space="preserve"> PAGEREF _Toc120281471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49FD0B55" w14:textId="34FF7CB7"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72" w:history="1">
            <w:r w:rsidR="00BB4684" w:rsidRPr="001865D7">
              <w:rPr>
                <w:rStyle w:val="Hyperlink"/>
                <w:noProof/>
              </w:rPr>
              <w:t>2.3.2</w:t>
            </w:r>
            <w:r w:rsidR="00BB4684">
              <w:rPr>
                <w:rFonts w:asciiTheme="minorHAnsi" w:hAnsiTheme="minorHAnsi" w:cstheme="minorBidi"/>
                <w:noProof/>
                <w:color w:val="auto"/>
                <w:sz w:val="22"/>
                <w:lang w:val="en-CH"/>
              </w:rPr>
              <w:tab/>
            </w:r>
            <w:r w:rsidR="00BB4684" w:rsidRPr="001865D7">
              <w:rPr>
                <w:rStyle w:val="Hyperlink"/>
                <w:noProof/>
              </w:rPr>
              <w:t>Dump logs</w:t>
            </w:r>
            <w:r w:rsidR="00BB4684">
              <w:rPr>
                <w:noProof/>
                <w:webHidden/>
              </w:rPr>
              <w:tab/>
            </w:r>
            <w:r w:rsidR="00BB4684">
              <w:rPr>
                <w:noProof/>
                <w:webHidden/>
              </w:rPr>
              <w:fldChar w:fldCharType="begin"/>
            </w:r>
            <w:r w:rsidR="00BB4684">
              <w:rPr>
                <w:noProof/>
                <w:webHidden/>
              </w:rPr>
              <w:instrText xml:space="preserve"> PAGEREF _Toc120281472 \h </w:instrText>
            </w:r>
            <w:r w:rsidR="00BB4684">
              <w:rPr>
                <w:noProof/>
                <w:webHidden/>
              </w:rPr>
            </w:r>
            <w:r w:rsidR="00BB4684">
              <w:rPr>
                <w:noProof/>
                <w:webHidden/>
              </w:rPr>
              <w:fldChar w:fldCharType="separate"/>
            </w:r>
            <w:r w:rsidR="00BB4684">
              <w:rPr>
                <w:noProof/>
                <w:webHidden/>
              </w:rPr>
              <w:t>15</w:t>
            </w:r>
            <w:r w:rsidR="00BB4684">
              <w:rPr>
                <w:noProof/>
                <w:webHidden/>
              </w:rPr>
              <w:fldChar w:fldCharType="end"/>
            </w:r>
          </w:hyperlink>
        </w:p>
        <w:p w14:paraId="0BA8A59B" w14:textId="02BF3324"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73" w:history="1">
            <w:r w:rsidR="00BB4684" w:rsidRPr="001865D7">
              <w:rPr>
                <w:rStyle w:val="Hyperlink"/>
                <w:noProof/>
              </w:rPr>
              <w:t>2.3.3</w:t>
            </w:r>
            <w:r w:rsidR="00BB4684">
              <w:rPr>
                <w:rFonts w:asciiTheme="minorHAnsi" w:hAnsiTheme="minorHAnsi" w:cstheme="minorBidi"/>
                <w:noProof/>
                <w:color w:val="auto"/>
                <w:sz w:val="22"/>
                <w:lang w:val="en-CH"/>
              </w:rPr>
              <w:tab/>
            </w:r>
            <w:r w:rsidR="00BB4684" w:rsidRPr="001865D7">
              <w:rPr>
                <w:rStyle w:val="Hyperlink"/>
                <w:noProof/>
              </w:rPr>
              <w:t>Extrapolating filling rates</w:t>
            </w:r>
            <w:r w:rsidR="00BB4684">
              <w:rPr>
                <w:noProof/>
                <w:webHidden/>
              </w:rPr>
              <w:tab/>
            </w:r>
            <w:r w:rsidR="00BB4684">
              <w:rPr>
                <w:noProof/>
                <w:webHidden/>
              </w:rPr>
              <w:fldChar w:fldCharType="begin"/>
            </w:r>
            <w:r w:rsidR="00BB4684">
              <w:rPr>
                <w:noProof/>
                <w:webHidden/>
              </w:rPr>
              <w:instrText xml:space="preserve"> PAGEREF _Toc120281473 \h </w:instrText>
            </w:r>
            <w:r w:rsidR="00BB4684">
              <w:rPr>
                <w:noProof/>
                <w:webHidden/>
              </w:rPr>
            </w:r>
            <w:r w:rsidR="00BB4684">
              <w:rPr>
                <w:noProof/>
                <w:webHidden/>
              </w:rPr>
              <w:fldChar w:fldCharType="separate"/>
            </w:r>
            <w:r w:rsidR="00BB4684">
              <w:rPr>
                <w:noProof/>
                <w:webHidden/>
              </w:rPr>
              <w:t>17</w:t>
            </w:r>
            <w:r w:rsidR="00BB4684">
              <w:rPr>
                <w:noProof/>
                <w:webHidden/>
              </w:rPr>
              <w:fldChar w:fldCharType="end"/>
            </w:r>
          </w:hyperlink>
        </w:p>
        <w:p w14:paraId="5FE5EA19" w14:textId="715B2671"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74" w:history="1">
            <w:r w:rsidR="00BB4684" w:rsidRPr="001865D7">
              <w:rPr>
                <w:rStyle w:val="Hyperlink"/>
                <w:noProof/>
              </w:rPr>
              <w:t>2.4</w:t>
            </w:r>
            <w:r w:rsidR="00BB4684">
              <w:rPr>
                <w:rFonts w:asciiTheme="minorHAnsi" w:hAnsiTheme="minorHAnsi" w:cstheme="minorBidi"/>
                <w:noProof/>
                <w:color w:val="auto"/>
                <w:sz w:val="22"/>
                <w:lang w:val="en-CH"/>
              </w:rPr>
              <w:tab/>
            </w:r>
            <w:r w:rsidR="00BB4684" w:rsidRPr="001865D7">
              <w:rPr>
                <w:rStyle w:val="Hyperlink"/>
                <w:noProof/>
              </w:rPr>
              <w:t>Data analysis insights and estimates</w:t>
            </w:r>
            <w:r w:rsidR="00BB4684">
              <w:rPr>
                <w:noProof/>
                <w:webHidden/>
              </w:rPr>
              <w:tab/>
            </w:r>
            <w:r w:rsidR="00BB4684">
              <w:rPr>
                <w:noProof/>
                <w:webHidden/>
              </w:rPr>
              <w:fldChar w:fldCharType="begin"/>
            </w:r>
            <w:r w:rsidR="00BB4684">
              <w:rPr>
                <w:noProof/>
                <w:webHidden/>
              </w:rPr>
              <w:instrText xml:space="preserve"> PAGEREF _Toc120281474 \h </w:instrText>
            </w:r>
            <w:r w:rsidR="00BB4684">
              <w:rPr>
                <w:noProof/>
                <w:webHidden/>
              </w:rPr>
            </w:r>
            <w:r w:rsidR="00BB4684">
              <w:rPr>
                <w:noProof/>
                <w:webHidden/>
              </w:rPr>
              <w:fldChar w:fldCharType="separate"/>
            </w:r>
            <w:r w:rsidR="00BB4684">
              <w:rPr>
                <w:noProof/>
                <w:webHidden/>
              </w:rPr>
              <w:t>20</w:t>
            </w:r>
            <w:r w:rsidR="00BB4684">
              <w:rPr>
                <w:noProof/>
                <w:webHidden/>
              </w:rPr>
              <w:fldChar w:fldCharType="end"/>
            </w:r>
          </w:hyperlink>
        </w:p>
        <w:p w14:paraId="1252A32B" w14:textId="2108B02E" w:rsidR="00BB4684" w:rsidRDefault="00310BC2">
          <w:pPr>
            <w:pStyle w:val="TOC1"/>
            <w:tabs>
              <w:tab w:val="left" w:pos="440"/>
              <w:tab w:val="right" w:leader="dot" w:pos="9016"/>
            </w:tabs>
            <w:rPr>
              <w:rFonts w:asciiTheme="minorHAnsi" w:hAnsiTheme="minorHAnsi" w:cstheme="minorBidi"/>
              <w:noProof/>
              <w:color w:val="auto"/>
              <w:sz w:val="22"/>
              <w:lang w:val="en-CH"/>
            </w:rPr>
          </w:pPr>
          <w:hyperlink w:anchor="_Toc120281475" w:history="1">
            <w:r w:rsidR="00BB4684" w:rsidRPr="001865D7">
              <w:rPr>
                <w:rStyle w:val="Hyperlink"/>
                <w:noProof/>
              </w:rPr>
              <w:t>3</w:t>
            </w:r>
            <w:r w:rsidR="00BB4684">
              <w:rPr>
                <w:rFonts w:asciiTheme="minorHAnsi" w:hAnsiTheme="minorHAnsi" w:cstheme="minorBidi"/>
                <w:noProof/>
                <w:color w:val="auto"/>
                <w:sz w:val="22"/>
                <w:lang w:val="en-CH"/>
              </w:rPr>
              <w:tab/>
            </w:r>
            <w:r w:rsidR="00BB4684" w:rsidRPr="001865D7">
              <w:rPr>
                <w:rStyle w:val="Hyperlink"/>
                <w:noProof/>
              </w:rPr>
              <w:t>Optimization model</w:t>
            </w:r>
            <w:r w:rsidR="00BB4684">
              <w:rPr>
                <w:noProof/>
                <w:webHidden/>
              </w:rPr>
              <w:tab/>
            </w:r>
            <w:r w:rsidR="00BB4684">
              <w:rPr>
                <w:noProof/>
                <w:webHidden/>
              </w:rPr>
              <w:fldChar w:fldCharType="begin"/>
            </w:r>
            <w:r w:rsidR="00BB4684">
              <w:rPr>
                <w:noProof/>
                <w:webHidden/>
              </w:rPr>
              <w:instrText xml:space="preserve"> PAGEREF _Toc120281475 \h </w:instrText>
            </w:r>
            <w:r w:rsidR="00BB4684">
              <w:rPr>
                <w:noProof/>
                <w:webHidden/>
              </w:rPr>
            </w:r>
            <w:r w:rsidR="00BB4684">
              <w:rPr>
                <w:noProof/>
                <w:webHidden/>
              </w:rPr>
              <w:fldChar w:fldCharType="separate"/>
            </w:r>
            <w:r w:rsidR="00BB4684">
              <w:rPr>
                <w:noProof/>
                <w:webHidden/>
              </w:rPr>
              <w:t>21</w:t>
            </w:r>
            <w:r w:rsidR="00BB4684">
              <w:rPr>
                <w:noProof/>
                <w:webHidden/>
              </w:rPr>
              <w:fldChar w:fldCharType="end"/>
            </w:r>
          </w:hyperlink>
        </w:p>
        <w:p w14:paraId="074A532F" w14:textId="03314C44"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76" w:history="1">
            <w:r w:rsidR="00BB4684" w:rsidRPr="001865D7">
              <w:rPr>
                <w:rStyle w:val="Hyperlink"/>
                <w:noProof/>
              </w:rPr>
              <w:t>3.1</w:t>
            </w:r>
            <w:r w:rsidR="00BB4684">
              <w:rPr>
                <w:rFonts w:asciiTheme="minorHAnsi" w:hAnsiTheme="minorHAnsi" w:cstheme="minorBidi"/>
                <w:noProof/>
                <w:color w:val="auto"/>
                <w:sz w:val="22"/>
                <w:lang w:val="en-CH"/>
              </w:rPr>
              <w:tab/>
            </w:r>
            <w:r w:rsidR="00BB4684" w:rsidRPr="001865D7">
              <w:rPr>
                <w:rStyle w:val="Hyperlink"/>
                <w:noProof/>
              </w:rPr>
              <w:t>Methods</w:t>
            </w:r>
            <w:r w:rsidR="00BB4684">
              <w:rPr>
                <w:noProof/>
                <w:webHidden/>
              </w:rPr>
              <w:tab/>
            </w:r>
            <w:r w:rsidR="00BB4684">
              <w:rPr>
                <w:noProof/>
                <w:webHidden/>
              </w:rPr>
              <w:fldChar w:fldCharType="begin"/>
            </w:r>
            <w:r w:rsidR="00BB4684">
              <w:rPr>
                <w:noProof/>
                <w:webHidden/>
              </w:rPr>
              <w:instrText xml:space="preserve"> PAGEREF _Toc120281476 \h </w:instrText>
            </w:r>
            <w:r w:rsidR="00BB4684">
              <w:rPr>
                <w:noProof/>
                <w:webHidden/>
              </w:rPr>
            </w:r>
            <w:r w:rsidR="00BB4684">
              <w:rPr>
                <w:noProof/>
                <w:webHidden/>
              </w:rPr>
              <w:fldChar w:fldCharType="separate"/>
            </w:r>
            <w:r w:rsidR="00BB4684">
              <w:rPr>
                <w:noProof/>
                <w:webHidden/>
              </w:rPr>
              <w:t>22</w:t>
            </w:r>
            <w:r w:rsidR="00BB4684">
              <w:rPr>
                <w:noProof/>
                <w:webHidden/>
              </w:rPr>
              <w:fldChar w:fldCharType="end"/>
            </w:r>
          </w:hyperlink>
        </w:p>
        <w:p w14:paraId="4965EC25" w14:textId="027B41DD"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77" w:history="1">
            <w:r w:rsidR="00BB4684" w:rsidRPr="001865D7">
              <w:rPr>
                <w:rStyle w:val="Hyperlink"/>
                <w:noProof/>
              </w:rPr>
              <w:t>3.1.1</w:t>
            </w:r>
            <w:r w:rsidR="00BB4684">
              <w:rPr>
                <w:rFonts w:asciiTheme="minorHAnsi" w:hAnsiTheme="minorHAnsi" w:cstheme="minorBidi"/>
                <w:noProof/>
                <w:color w:val="auto"/>
                <w:sz w:val="22"/>
                <w:lang w:val="en-CH"/>
              </w:rPr>
              <w:tab/>
            </w:r>
            <w:r w:rsidR="00BB4684" w:rsidRPr="001865D7">
              <w:rPr>
                <w:rStyle w:val="Hyperlink"/>
                <w:noProof/>
              </w:rPr>
              <w:t>Pre-processing, scenario creation and selection</w:t>
            </w:r>
            <w:r w:rsidR="00BB4684">
              <w:rPr>
                <w:noProof/>
                <w:webHidden/>
              </w:rPr>
              <w:tab/>
            </w:r>
            <w:r w:rsidR="00BB4684">
              <w:rPr>
                <w:noProof/>
                <w:webHidden/>
              </w:rPr>
              <w:fldChar w:fldCharType="begin"/>
            </w:r>
            <w:r w:rsidR="00BB4684">
              <w:rPr>
                <w:noProof/>
                <w:webHidden/>
              </w:rPr>
              <w:instrText xml:space="preserve"> PAGEREF _Toc120281477 \h </w:instrText>
            </w:r>
            <w:r w:rsidR="00BB4684">
              <w:rPr>
                <w:noProof/>
                <w:webHidden/>
              </w:rPr>
            </w:r>
            <w:r w:rsidR="00BB4684">
              <w:rPr>
                <w:noProof/>
                <w:webHidden/>
              </w:rPr>
              <w:fldChar w:fldCharType="separate"/>
            </w:r>
            <w:r w:rsidR="00BB4684">
              <w:rPr>
                <w:noProof/>
                <w:webHidden/>
              </w:rPr>
              <w:t>23</w:t>
            </w:r>
            <w:r w:rsidR="00BB4684">
              <w:rPr>
                <w:noProof/>
                <w:webHidden/>
              </w:rPr>
              <w:fldChar w:fldCharType="end"/>
            </w:r>
          </w:hyperlink>
        </w:p>
        <w:p w14:paraId="66211883" w14:textId="5F2BC422"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78" w:history="1">
            <w:r w:rsidR="00BB4684" w:rsidRPr="001865D7">
              <w:rPr>
                <w:rStyle w:val="Hyperlink"/>
                <w:noProof/>
              </w:rPr>
              <w:t>3.1.2</w:t>
            </w:r>
            <w:r w:rsidR="00BB4684">
              <w:rPr>
                <w:rFonts w:asciiTheme="minorHAnsi" w:hAnsiTheme="minorHAnsi" w:cstheme="minorBidi"/>
                <w:noProof/>
                <w:color w:val="auto"/>
                <w:sz w:val="22"/>
                <w:lang w:val="en-CH"/>
              </w:rPr>
              <w:tab/>
            </w:r>
            <w:r w:rsidR="00BB4684" w:rsidRPr="001865D7">
              <w:rPr>
                <w:rStyle w:val="Hyperlink"/>
                <w:noProof/>
              </w:rPr>
              <w:t>Problem formulation</w:t>
            </w:r>
            <w:r w:rsidR="00BB4684">
              <w:rPr>
                <w:noProof/>
                <w:webHidden/>
              </w:rPr>
              <w:tab/>
            </w:r>
            <w:r w:rsidR="00BB4684">
              <w:rPr>
                <w:noProof/>
                <w:webHidden/>
              </w:rPr>
              <w:fldChar w:fldCharType="begin"/>
            </w:r>
            <w:r w:rsidR="00BB4684">
              <w:rPr>
                <w:noProof/>
                <w:webHidden/>
              </w:rPr>
              <w:instrText xml:space="preserve"> PAGEREF _Toc120281478 \h </w:instrText>
            </w:r>
            <w:r w:rsidR="00BB4684">
              <w:rPr>
                <w:noProof/>
                <w:webHidden/>
              </w:rPr>
            </w:r>
            <w:r w:rsidR="00BB4684">
              <w:rPr>
                <w:noProof/>
                <w:webHidden/>
              </w:rPr>
              <w:fldChar w:fldCharType="separate"/>
            </w:r>
            <w:r w:rsidR="00BB4684">
              <w:rPr>
                <w:noProof/>
                <w:webHidden/>
              </w:rPr>
              <w:t>24</w:t>
            </w:r>
            <w:r w:rsidR="00BB4684">
              <w:rPr>
                <w:noProof/>
                <w:webHidden/>
              </w:rPr>
              <w:fldChar w:fldCharType="end"/>
            </w:r>
          </w:hyperlink>
        </w:p>
        <w:p w14:paraId="1EB647F6" w14:textId="5491E72B"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79" w:history="1">
            <w:r w:rsidR="00BB4684" w:rsidRPr="001865D7">
              <w:rPr>
                <w:rStyle w:val="Hyperlink"/>
                <w:noProof/>
              </w:rPr>
              <w:t>3.1.3</w:t>
            </w:r>
            <w:r w:rsidR="00BB4684">
              <w:rPr>
                <w:rFonts w:asciiTheme="minorHAnsi" w:hAnsiTheme="minorHAnsi" w:cstheme="minorBidi"/>
                <w:noProof/>
                <w:color w:val="auto"/>
                <w:sz w:val="22"/>
                <w:lang w:val="en-CH"/>
              </w:rPr>
              <w:tab/>
            </w:r>
            <w:r w:rsidR="00BB4684" w:rsidRPr="001865D7">
              <w:rPr>
                <w:rStyle w:val="Hyperlink"/>
                <w:noProof/>
              </w:rPr>
              <w:t>Problem solving</w:t>
            </w:r>
            <w:r w:rsidR="00BB4684">
              <w:rPr>
                <w:noProof/>
                <w:webHidden/>
              </w:rPr>
              <w:tab/>
            </w:r>
            <w:r w:rsidR="00BB4684">
              <w:rPr>
                <w:noProof/>
                <w:webHidden/>
              </w:rPr>
              <w:fldChar w:fldCharType="begin"/>
            </w:r>
            <w:r w:rsidR="00BB4684">
              <w:rPr>
                <w:noProof/>
                <w:webHidden/>
              </w:rPr>
              <w:instrText xml:space="preserve"> PAGEREF _Toc120281479 \h </w:instrText>
            </w:r>
            <w:r w:rsidR="00BB4684">
              <w:rPr>
                <w:noProof/>
                <w:webHidden/>
              </w:rPr>
            </w:r>
            <w:r w:rsidR="00BB4684">
              <w:rPr>
                <w:noProof/>
                <w:webHidden/>
              </w:rPr>
              <w:fldChar w:fldCharType="separate"/>
            </w:r>
            <w:r w:rsidR="00BB4684">
              <w:rPr>
                <w:noProof/>
                <w:webHidden/>
              </w:rPr>
              <w:t>25</w:t>
            </w:r>
            <w:r w:rsidR="00BB4684">
              <w:rPr>
                <w:noProof/>
                <w:webHidden/>
              </w:rPr>
              <w:fldChar w:fldCharType="end"/>
            </w:r>
          </w:hyperlink>
        </w:p>
        <w:p w14:paraId="51F37132" w14:textId="7D7CDE42"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80" w:history="1">
            <w:r w:rsidR="00BB4684" w:rsidRPr="001865D7">
              <w:rPr>
                <w:rStyle w:val="Hyperlink"/>
                <w:noProof/>
              </w:rPr>
              <w:t>3.2</w:t>
            </w:r>
            <w:r w:rsidR="00BB4684">
              <w:rPr>
                <w:rFonts w:asciiTheme="minorHAnsi" w:hAnsiTheme="minorHAnsi" w:cstheme="minorBidi"/>
                <w:noProof/>
                <w:color w:val="auto"/>
                <w:sz w:val="22"/>
                <w:lang w:val="en-CH"/>
              </w:rPr>
              <w:tab/>
            </w:r>
            <w:r w:rsidR="00BB4684" w:rsidRPr="001865D7">
              <w:rPr>
                <w:rStyle w:val="Hyperlink"/>
                <w:noProof/>
              </w:rPr>
              <w:t>Results</w:t>
            </w:r>
            <w:r w:rsidR="00BB4684">
              <w:rPr>
                <w:noProof/>
                <w:webHidden/>
              </w:rPr>
              <w:tab/>
            </w:r>
            <w:r w:rsidR="00BB4684">
              <w:rPr>
                <w:noProof/>
                <w:webHidden/>
              </w:rPr>
              <w:fldChar w:fldCharType="begin"/>
            </w:r>
            <w:r w:rsidR="00BB4684">
              <w:rPr>
                <w:noProof/>
                <w:webHidden/>
              </w:rPr>
              <w:instrText xml:space="preserve"> PAGEREF _Toc120281480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34A7A49" w14:textId="7C7D7310" w:rsidR="00BB4684" w:rsidRDefault="00310BC2">
          <w:pPr>
            <w:pStyle w:val="TOC1"/>
            <w:tabs>
              <w:tab w:val="left" w:pos="440"/>
              <w:tab w:val="right" w:leader="dot" w:pos="9016"/>
            </w:tabs>
            <w:rPr>
              <w:rFonts w:asciiTheme="minorHAnsi" w:hAnsiTheme="minorHAnsi" w:cstheme="minorBidi"/>
              <w:noProof/>
              <w:color w:val="auto"/>
              <w:sz w:val="22"/>
              <w:lang w:val="en-CH"/>
            </w:rPr>
          </w:pPr>
          <w:hyperlink w:anchor="_Toc120281481" w:history="1">
            <w:r w:rsidR="00BB4684" w:rsidRPr="001865D7">
              <w:rPr>
                <w:rStyle w:val="Hyperlink"/>
                <w:noProof/>
              </w:rPr>
              <w:t>4</w:t>
            </w:r>
            <w:r w:rsidR="00BB4684">
              <w:rPr>
                <w:rFonts w:asciiTheme="minorHAnsi" w:hAnsiTheme="minorHAnsi" w:cstheme="minorBidi"/>
                <w:noProof/>
                <w:color w:val="auto"/>
                <w:sz w:val="22"/>
                <w:lang w:val="en-CH"/>
              </w:rPr>
              <w:tab/>
            </w:r>
            <w:r w:rsidR="00BB4684" w:rsidRPr="001865D7">
              <w:rPr>
                <w:rStyle w:val="Hyperlink"/>
                <w:noProof/>
              </w:rPr>
              <w:t>Conclusions</w:t>
            </w:r>
            <w:r w:rsidR="00BB4684">
              <w:rPr>
                <w:noProof/>
                <w:webHidden/>
              </w:rPr>
              <w:tab/>
            </w:r>
            <w:r w:rsidR="00BB4684">
              <w:rPr>
                <w:noProof/>
                <w:webHidden/>
              </w:rPr>
              <w:fldChar w:fldCharType="begin"/>
            </w:r>
            <w:r w:rsidR="00BB4684">
              <w:rPr>
                <w:noProof/>
                <w:webHidden/>
              </w:rPr>
              <w:instrText xml:space="preserve"> PAGEREF _Toc120281481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B42044E" w14:textId="4233F38A"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82" w:history="1">
            <w:r w:rsidR="00BB4684" w:rsidRPr="001865D7">
              <w:rPr>
                <w:rStyle w:val="Hyperlink"/>
                <w:noProof/>
              </w:rPr>
              <w:t>4.1</w:t>
            </w:r>
            <w:r w:rsidR="00BB4684">
              <w:rPr>
                <w:rFonts w:asciiTheme="minorHAnsi" w:hAnsiTheme="minorHAnsi" w:cstheme="minorBidi"/>
                <w:noProof/>
                <w:color w:val="auto"/>
                <w:sz w:val="22"/>
                <w:lang w:val="en-CH"/>
              </w:rPr>
              <w:tab/>
            </w:r>
            <w:r w:rsidR="00BB4684" w:rsidRPr="001865D7">
              <w:rPr>
                <w:rStyle w:val="Hyperlink"/>
                <w:noProof/>
              </w:rPr>
              <w:t>Capital expenditure</w:t>
            </w:r>
            <w:r w:rsidR="00BB4684">
              <w:rPr>
                <w:noProof/>
                <w:webHidden/>
              </w:rPr>
              <w:tab/>
            </w:r>
            <w:r w:rsidR="00BB4684">
              <w:rPr>
                <w:noProof/>
                <w:webHidden/>
              </w:rPr>
              <w:fldChar w:fldCharType="begin"/>
            </w:r>
            <w:r w:rsidR="00BB4684">
              <w:rPr>
                <w:noProof/>
                <w:webHidden/>
              </w:rPr>
              <w:instrText xml:space="preserve"> PAGEREF _Toc120281482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EAC109D" w14:textId="24E2FCD8"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83" w:history="1">
            <w:r w:rsidR="00BB4684" w:rsidRPr="001865D7">
              <w:rPr>
                <w:rStyle w:val="Hyperlink"/>
                <w:noProof/>
              </w:rPr>
              <w:t>4.2</w:t>
            </w:r>
            <w:r w:rsidR="00BB4684">
              <w:rPr>
                <w:rFonts w:asciiTheme="minorHAnsi" w:hAnsiTheme="minorHAnsi" w:cstheme="minorBidi"/>
                <w:noProof/>
                <w:color w:val="auto"/>
                <w:sz w:val="22"/>
                <w:lang w:val="en-CH"/>
              </w:rPr>
              <w:tab/>
            </w:r>
            <w:r w:rsidR="00BB4684" w:rsidRPr="001865D7">
              <w:rPr>
                <w:rStyle w:val="Hyperlink"/>
                <w:noProof/>
              </w:rPr>
              <w:t>Operational planning</w:t>
            </w:r>
            <w:r w:rsidR="00BB4684">
              <w:rPr>
                <w:noProof/>
                <w:webHidden/>
              </w:rPr>
              <w:tab/>
            </w:r>
            <w:r w:rsidR="00BB4684">
              <w:rPr>
                <w:noProof/>
                <w:webHidden/>
              </w:rPr>
              <w:fldChar w:fldCharType="begin"/>
            </w:r>
            <w:r w:rsidR="00BB4684">
              <w:rPr>
                <w:noProof/>
                <w:webHidden/>
              </w:rPr>
              <w:instrText xml:space="preserve"> PAGEREF _Toc120281483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7A060D35" w14:textId="71204FBB" w:rsidR="00BB4684" w:rsidRDefault="00310BC2">
          <w:pPr>
            <w:pStyle w:val="TOC1"/>
            <w:tabs>
              <w:tab w:val="left" w:pos="440"/>
              <w:tab w:val="right" w:leader="dot" w:pos="9016"/>
            </w:tabs>
            <w:rPr>
              <w:rFonts w:asciiTheme="minorHAnsi" w:hAnsiTheme="minorHAnsi" w:cstheme="minorBidi"/>
              <w:noProof/>
              <w:color w:val="auto"/>
              <w:sz w:val="22"/>
              <w:lang w:val="en-CH"/>
            </w:rPr>
          </w:pPr>
          <w:hyperlink w:anchor="_Toc120281484" w:history="1">
            <w:r w:rsidR="00BB4684" w:rsidRPr="001865D7">
              <w:rPr>
                <w:rStyle w:val="Hyperlink"/>
                <w:noProof/>
              </w:rPr>
              <w:t>5</w:t>
            </w:r>
            <w:r w:rsidR="00BB4684">
              <w:rPr>
                <w:rFonts w:asciiTheme="minorHAnsi" w:hAnsiTheme="minorHAnsi" w:cstheme="minorBidi"/>
                <w:noProof/>
                <w:color w:val="auto"/>
                <w:sz w:val="22"/>
                <w:lang w:val="en-CH"/>
              </w:rPr>
              <w:tab/>
            </w:r>
            <w:r w:rsidR="00BB4684" w:rsidRPr="001865D7">
              <w:rPr>
                <w:rStyle w:val="Hyperlink"/>
                <w:noProof/>
              </w:rPr>
              <w:t>Outlook</w:t>
            </w:r>
            <w:r w:rsidR="00BB4684">
              <w:rPr>
                <w:noProof/>
                <w:webHidden/>
              </w:rPr>
              <w:tab/>
            </w:r>
            <w:r w:rsidR="00BB4684">
              <w:rPr>
                <w:noProof/>
                <w:webHidden/>
              </w:rPr>
              <w:fldChar w:fldCharType="begin"/>
            </w:r>
            <w:r w:rsidR="00BB4684">
              <w:rPr>
                <w:noProof/>
                <w:webHidden/>
              </w:rPr>
              <w:instrText xml:space="preserve"> PAGEREF _Toc120281484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535909B" w14:textId="07E8B48B"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85" w:history="1">
            <w:r w:rsidR="00BB4684" w:rsidRPr="001865D7">
              <w:rPr>
                <w:rStyle w:val="Hyperlink"/>
                <w:noProof/>
              </w:rPr>
              <w:t>5.1</w:t>
            </w:r>
            <w:r w:rsidR="00BB4684">
              <w:rPr>
                <w:rFonts w:asciiTheme="minorHAnsi" w:hAnsiTheme="minorHAnsi" w:cstheme="minorBidi"/>
                <w:noProof/>
                <w:color w:val="auto"/>
                <w:sz w:val="22"/>
                <w:lang w:val="en-CH"/>
              </w:rPr>
              <w:tab/>
            </w:r>
            <w:r w:rsidR="00BB4684" w:rsidRPr="001865D7">
              <w:rPr>
                <w:rStyle w:val="Hyperlink"/>
                <w:noProof/>
              </w:rPr>
              <w:t>Implementation</w:t>
            </w:r>
            <w:r w:rsidR="00BB4684">
              <w:rPr>
                <w:noProof/>
                <w:webHidden/>
              </w:rPr>
              <w:tab/>
            </w:r>
            <w:r w:rsidR="00BB4684">
              <w:rPr>
                <w:noProof/>
                <w:webHidden/>
              </w:rPr>
              <w:fldChar w:fldCharType="begin"/>
            </w:r>
            <w:r w:rsidR="00BB4684">
              <w:rPr>
                <w:noProof/>
                <w:webHidden/>
              </w:rPr>
              <w:instrText xml:space="preserve"> PAGEREF _Toc120281485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2F968F2" w14:textId="3FFD1446"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86" w:history="1">
            <w:r w:rsidR="00BB4684" w:rsidRPr="001865D7">
              <w:rPr>
                <w:rStyle w:val="Hyperlink"/>
                <w:noProof/>
              </w:rPr>
              <w:t>5.1.1</w:t>
            </w:r>
            <w:r w:rsidR="00BB4684">
              <w:rPr>
                <w:rFonts w:asciiTheme="minorHAnsi" w:hAnsiTheme="minorHAnsi" w:cstheme="minorBidi"/>
                <w:noProof/>
                <w:color w:val="auto"/>
                <w:sz w:val="22"/>
                <w:lang w:val="en-CH"/>
              </w:rPr>
              <w:tab/>
            </w:r>
            <w:r w:rsidR="00BB4684" w:rsidRPr="001865D7">
              <w:rPr>
                <w:rStyle w:val="Hyperlink"/>
                <w:noProof/>
              </w:rPr>
              <w:t>Set variable optimization</w:t>
            </w:r>
            <w:r w:rsidR="00BB4684">
              <w:rPr>
                <w:noProof/>
                <w:webHidden/>
              </w:rPr>
              <w:tab/>
            </w:r>
            <w:r w:rsidR="00BB4684">
              <w:rPr>
                <w:noProof/>
                <w:webHidden/>
              </w:rPr>
              <w:fldChar w:fldCharType="begin"/>
            </w:r>
            <w:r w:rsidR="00BB4684">
              <w:rPr>
                <w:noProof/>
                <w:webHidden/>
              </w:rPr>
              <w:instrText xml:space="preserve"> PAGEREF _Toc120281486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353BCF33" w14:textId="13554B4A" w:rsidR="00BB4684" w:rsidRDefault="00310BC2">
          <w:pPr>
            <w:pStyle w:val="TOC3"/>
            <w:tabs>
              <w:tab w:val="left" w:pos="1320"/>
              <w:tab w:val="right" w:leader="dot" w:pos="9016"/>
            </w:tabs>
            <w:rPr>
              <w:rFonts w:asciiTheme="minorHAnsi" w:hAnsiTheme="minorHAnsi" w:cstheme="minorBidi"/>
              <w:noProof/>
              <w:color w:val="auto"/>
              <w:sz w:val="22"/>
              <w:lang w:val="en-CH"/>
            </w:rPr>
          </w:pPr>
          <w:hyperlink w:anchor="_Toc120281487" w:history="1">
            <w:r w:rsidR="00BB4684" w:rsidRPr="001865D7">
              <w:rPr>
                <w:rStyle w:val="Hyperlink"/>
                <w:noProof/>
              </w:rPr>
              <w:t>5.1.2</w:t>
            </w:r>
            <w:r w:rsidR="00BB4684">
              <w:rPr>
                <w:rFonts w:asciiTheme="minorHAnsi" w:hAnsiTheme="minorHAnsi" w:cstheme="minorBidi"/>
                <w:noProof/>
                <w:color w:val="auto"/>
                <w:sz w:val="22"/>
                <w:lang w:val="en-CH"/>
              </w:rPr>
              <w:tab/>
            </w:r>
            <w:r w:rsidR="00BB4684" w:rsidRPr="001865D7">
              <w:rPr>
                <w:rStyle w:val="Hyperlink"/>
                <w:noProof/>
              </w:rPr>
              <w:t>Monitoring strategy</w:t>
            </w:r>
            <w:r w:rsidR="00BB4684">
              <w:rPr>
                <w:noProof/>
                <w:webHidden/>
              </w:rPr>
              <w:tab/>
            </w:r>
            <w:r w:rsidR="00BB4684">
              <w:rPr>
                <w:noProof/>
                <w:webHidden/>
              </w:rPr>
              <w:fldChar w:fldCharType="begin"/>
            </w:r>
            <w:r w:rsidR="00BB4684">
              <w:rPr>
                <w:noProof/>
                <w:webHidden/>
              </w:rPr>
              <w:instrText xml:space="preserve"> PAGEREF _Toc120281487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288B5B7" w14:textId="0ABA23AD" w:rsidR="00BB4684" w:rsidRDefault="00310BC2">
          <w:pPr>
            <w:pStyle w:val="TOC2"/>
            <w:tabs>
              <w:tab w:val="left" w:pos="880"/>
              <w:tab w:val="right" w:leader="dot" w:pos="9016"/>
            </w:tabs>
            <w:rPr>
              <w:rFonts w:asciiTheme="minorHAnsi" w:hAnsiTheme="minorHAnsi" w:cstheme="minorBidi"/>
              <w:noProof/>
              <w:color w:val="auto"/>
              <w:sz w:val="22"/>
              <w:lang w:val="en-CH"/>
            </w:rPr>
          </w:pPr>
          <w:hyperlink w:anchor="_Toc120281488" w:history="1">
            <w:r w:rsidR="00BB4684" w:rsidRPr="001865D7">
              <w:rPr>
                <w:rStyle w:val="Hyperlink"/>
                <w:noProof/>
              </w:rPr>
              <w:t>5.2</w:t>
            </w:r>
            <w:r w:rsidR="00BB4684">
              <w:rPr>
                <w:rFonts w:asciiTheme="minorHAnsi" w:hAnsiTheme="minorHAnsi" w:cstheme="minorBidi"/>
                <w:noProof/>
                <w:color w:val="auto"/>
                <w:sz w:val="22"/>
                <w:lang w:val="en-CH"/>
              </w:rPr>
              <w:tab/>
            </w:r>
            <w:r w:rsidR="00BB4684" w:rsidRPr="001865D7">
              <w:rPr>
                <w:rStyle w:val="Hyperlink"/>
                <w:noProof/>
              </w:rPr>
              <w:t>Current organizational and operational state</w:t>
            </w:r>
            <w:r w:rsidR="00BB4684">
              <w:rPr>
                <w:noProof/>
                <w:webHidden/>
              </w:rPr>
              <w:tab/>
            </w:r>
            <w:r w:rsidR="00BB4684">
              <w:rPr>
                <w:noProof/>
                <w:webHidden/>
              </w:rPr>
              <w:fldChar w:fldCharType="begin"/>
            </w:r>
            <w:r w:rsidR="00BB4684">
              <w:rPr>
                <w:noProof/>
                <w:webHidden/>
              </w:rPr>
              <w:instrText xml:space="preserve"> PAGEREF _Toc120281488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61B00452" w14:textId="6DEEDF0A" w:rsidR="00BB4684" w:rsidRDefault="00310BC2">
          <w:pPr>
            <w:pStyle w:val="TOC1"/>
            <w:tabs>
              <w:tab w:val="left" w:pos="440"/>
              <w:tab w:val="right" w:leader="dot" w:pos="9016"/>
            </w:tabs>
            <w:rPr>
              <w:rFonts w:asciiTheme="minorHAnsi" w:hAnsiTheme="minorHAnsi" w:cstheme="minorBidi"/>
              <w:noProof/>
              <w:color w:val="auto"/>
              <w:sz w:val="22"/>
              <w:lang w:val="en-CH"/>
            </w:rPr>
          </w:pPr>
          <w:hyperlink w:anchor="_Toc120281489" w:history="1">
            <w:r w:rsidR="00BB4684" w:rsidRPr="001865D7">
              <w:rPr>
                <w:rStyle w:val="Hyperlink"/>
                <w:noProof/>
              </w:rPr>
              <w:t>6</w:t>
            </w:r>
            <w:r w:rsidR="00BB4684">
              <w:rPr>
                <w:rFonts w:asciiTheme="minorHAnsi" w:hAnsiTheme="minorHAnsi" w:cstheme="minorBidi"/>
                <w:noProof/>
                <w:color w:val="auto"/>
                <w:sz w:val="22"/>
                <w:lang w:val="en-CH"/>
              </w:rPr>
              <w:tab/>
            </w:r>
            <w:r w:rsidR="00BB4684" w:rsidRPr="001865D7">
              <w:rPr>
                <w:rStyle w:val="Hyperlink"/>
                <w:noProof/>
              </w:rPr>
              <w:t>References</w:t>
            </w:r>
            <w:r w:rsidR="00BB4684">
              <w:rPr>
                <w:noProof/>
                <w:webHidden/>
              </w:rPr>
              <w:tab/>
            </w:r>
            <w:r w:rsidR="00BB4684">
              <w:rPr>
                <w:noProof/>
                <w:webHidden/>
              </w:rPr>
              <w:fldChar w:fldCharType="begin"/>
            </w:r>
            <w:r w:rsidR="00BB4684">
              <w:rPr>
                <w:noProof/>
                <w:webHidden/>
              </w:rPr>
              <w:instrText xml:space="preserve"> PAGEREF _Toc120281489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AAD6DBB" w14:textId="38A2ABA2"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20281458"/>
      <w:r w:rsidRPr="00981814">
        <w:lastRenderedPageBreak/>
        <w:t>Introduction</w:t>
      </w:r>
      <w:bookmarkEnd w:id="1"/>
    </w:p>
    <w:p w14:paraId="15B81623" w14:textId="728707ED" w:rsidR="004050B5" w:rsidRDefault="006D601C" w:rsidP="004050B5">
      <w:pPr>
        <w:pStyle w:val="Heading2"/>
      </w:pPr>
      <w:bookmarkStart w:id="2" w:name="_Toc120281459"/>
      <w:r>
        <w:t xml:space="preserve">Municipal </w:t>
      </w:r>
      <w:r w:rsidR="00A96E4C">
        <w:t>Solid Waste Management</w:t>
      </w:r>
      <w:bookmarkEnd w:id="2"/>
    </w:p>
    <w:p w14:paraId="78F35004" w14:textId="3D0F9722"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 to support the economy and to generate employment for the population </w:t>
      </w:r>
      <w:r w:rsidR="00B063B3">
        <w:fldChar w:fldCharType="begin"/>
      </w:r>
      <w:r w:rsidR="004D42E7">
        <w:instrText xml:space="preserve"> ADDIN ZOTERO_ITEM CSL_CITATION {"citationID":"gGyiUk1C","properties":{"formattedCitation":"(Sch\\uc0\\u252{}beler, no date)","plainCitation":"(Schübeler, no date)","noteIndex":0},"citationItems":[{"id":441,"uris":["http://zotero.org/users/7260192/items/YFS23PDN"],"itemData":{"id":441,"type":"article-journal","language":"en","page":"59","source":"Zotero","title":"ConceptualFramework","author":[{"family":"Schübeler","given":"Peter"}],"citation-key":"schubelerConceptualFramework"}}],"schema":"https://github.com/citation-style-language/schema/raw/master/csl-citation.json"} </w:instrText>
      </w:r>
      <w:r w:rsidR="00B063B3">
        <w:fldChar w:fldCharType="separate"/>
      </w:r>
      <w:r w:rsidR="004D42E7" w:rsidRPr="004D42E7">
        <w:rPr>
          <w:rFonts w:cs="Times"/>
          <w:szCs w:val="24"/>
        </w:rPr>
        <w:t>(Schübeler, no date)</w:t>
      </w:r>
      <w:r w:rsidR="00B063B3">
        <w:fldChar w:fldCharType="end"/>
      </w:r>
      <w:r w:rsidR="00B063B3">
        <w:t xml:space="preserve">. </w:t>
      </w:r>
      <w:r>
        <w:t xml:space="preserve">Municipal waste is constituted of numerous streams, which connect sources </w:t>
      </w:r>
      <w:r w:rsidR="00166F30">
        <w:t>and disposal for waste of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4D42E7">
        <w:instrText xml:space="preserve"> ADDIN ZOTERO_ITEM CSL_CITATION {"citationID":"vMxnLztz","properties":{"formattedCitation":"(Coffey and Coad, 2010; Okot-Okumu, 2012)","plainCitation":"(Coffey and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4D42E7" w:rsidRPr="004D42E7">
        <w:rPr>
          <w:rFonts w:cs="Times"/>
        </w:rPr>
        <w:t>(Coffey and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4D42E7">
        <w:instrText xml:space="preserve"> ADDIN ZOTERO_ITEM CSL_CITATION {"citationID":"Xf3woLqa","properties":{"formattedCitation":"(Diaz, Savage and Eggerth, 2005)","plainCitation":"(Diaz, Savage and Eggerth,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4D42E7" w:rsidRPr="004D42E7">
        <w:rPr>
          <w:rFonts w:cs="Times"/>
        </w:rPr>
        <w:t>(Diaz, Savage and Eggerth,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 xml:space="preserve">political, legal, managerial, economic, technological and social implications. </w:t>
      </w:r>
    </w:p>
    <w:p w14:paraId="4FEE7527" w14:textId="51212495" w:rsidR="00A01443" w:rsidRDefault="00CC606F" w:rsidP="00ED6D30">
      <w:pPr>
        <w:pStyle w:val="Heading2"/>
      </w:pPr>
      <w:bookmarkStart w:id="3" w:name="_Toc120281460"/>
      <w:r>
        <w:t>MSWM in Malawi</w:t>
      </w:r>
      <w:bookmarkEnd w:id="3"/>
    </w:p>
    <w:p w14:paraId="7F854124" w14:textId="7009D8B0" w:rsidR="00CC606F" w:rsidRPr="00CC606F" w:rsidRDefault="00E33406" w:rsidP="00CC606F">
      <w:r>
        <w:t>Broadly speaking, MSWM in Sub-Saharan Africa is a challenge because of quickly rising urbanisation, lack of waste management infrastructure, lack of resources</w:t>
      </w:r>
      <w:r w:rsidR="00346369">
        <w:t>, insufficient technical 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4D42E7">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4D42E7" w:rsidRPr="004D42E7">
        <w:rPr>
          <w:rFonts w:cs="Times"/>
        </w:rPr>
        <w:t>(UN-Habitat, 2020)</w:t>
      </w:r>
      <w:r w:rsidR="00682A4E">
        <w:fldChar w:fldCharType="end"/>
      </w:r>
      <w:r w:rsidR="00682A4E">
        <w:t xml:space="preserve">. In </w:t>
      </w:r>
      <w:r w:rsidR="00346369">
        <w:t xml:space="preserve">Blantyre, this results, amongst others, in an unacceptable level of service for MSWM. </w:t>
      </w:r>
      <w:r w:rsidR="00682A4E">
        <w:t xml:space="preserve"> </w:t>
      </w:r>
      <w:r w:rsidR="001848EC">
        <w:t>It is estimated that 70% of 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4D42E7">
        <w:instrText xml:space="preserve"> ADDIN ZOTERO_ITEM CSL_CITATION {"citationID":"bmrBcbm7","properties":{"formattedCitation":"(Zeleza-Manda, 2009; CEPA, 2019)","plainCitation":"(Zeleza-Manda, 2009; CEPA, 201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4D42E7" w:rsidRPr="004D42E7">
        <w:rPr>
          <w:rFonts w:cs="Times"/>
        </w:rPr>
        <w:t>(Zeleza-Manda, 2009; CEPA, 201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the city, and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20281461"/>
      <w:r>
        <w:t>Justification and Research Questions</w:t>
      </w:r>
      <w:bookmarkEnd w:id="4"/>
    </w:p>
    <w:p w14:paraId="2D5D939F" w14:textId="505A2A21"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4D42E7">
        <w:instrText xml:space="preserve"> ADDIN ZOTERO_ITEM CSL_CITATION {"citationID":"iSniWqlR","properties":{"formattedCitation":"(Coffey and Coad, 2010; Kalina and Tilley, 2020)","plainCitation":"(Coffey and Coad, 2010; Kalina and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4D42E7" w:rsidRPr="004D42E7">
        <w:rPr>
          <w:rFonts w:cs="Times"/>
        </w:rPr>
        <w:t>(Coffey and Coad, 2010; Kalina and Tilley, 2020)</w:t>
      </w:r>
      <w:r w:rsidR="00D91A79">
        <w:fldChar w:fldCharType="end"/>
      </w:r>
      <w:r w:rsidR="00D91A79">
        <w:t xml:space="preserve"> and where there is no showcase of effective planning and scheduling.</w:t>
      </w:r>
      <w:r w:rsidR="00AE7CAA">
        <w:t xml:space="preserve"> </w:t>
      </w:r>
      <w:r w:rsidR="000A2014">
        <w:t xml:space="preserve">As discussed in this work, current operation of the service </w:t>
      </w:r>
      <w:r w:rsidR="00F56AA2">
        <w:t xml:space="preserve">in Blantyre </w:t>
      </w:r>
      <w:r w:rsidR="000A2014">
        <w:t xml:space="preserve">is irregular and results in significant overflowing of trash. </w:t>
      </w:r>
      <w:r w:rsidR="00F06C58">
        <w:t>In addition to the direct effects of uncollected trash, there are instances of trash burning, in order to avoid pests and to save spac</w:t>
      </w:r>
      <w:r>
        <w:t xml:space="preserve">e </w:t>
      </w:r>
      <w:r w:rsidRPr="0003677A">
        <w:rPr>
          <w:rFonts w:cs="Times"/>
        </w:rPr>
        <w:t>(Coffey &amp; Coad, 2010; Zeleza-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r w:rsidR="0052109E">
        <w:t xml:space="preserve">curbside </w:t>
      </w:r>
      <w:r w:rsidR="0052109E">
        <w:lastRenderedPageBreak/>
        <w:t xml:space="preserve">and door-to-door collections, consistent schedules and itineraries may also improve the internal organization of the service and help budget and plan in the longer-term </w:t>
      </w:r>
      <w:r w:rsidR="0052109E">
        <w:fldChar w:fldCharType="begin"/>
      </w:r>
      <w:r w:rsidR="004D42E7">
        <w:instrText xml:space="preserve"> ADDIN ZOTERO_ITEM CSL_CITATION {"citationID":"aMZFovWy","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4D42E7" w:rsidRPr="004D42E7">
        <w:rPr>
          <w:rFonts w:cs="Times"/>
        </w:rPr>
        <w:t>(Coffey and Coad, 2010)</w:t>
      </w:r>
      <w:r w:rsidR="0052109E">
        <w:fldChar w:fldCharType="end"/>
      </w:r>
      <w:r w:rsidR="0052109E">
        <w:t>.</w:t>
      </w:r>
    </w:p>
    <w:p w14:paraId="0F269FA6" w14:textId="180AF9E0" w:rsidR="00EA6FF4" w:rsidRDefault="00EA6FF4" w:rsidP="0030103E">
      <w:r>
        <w:t>The quantitative data surrounding waste in Blantyre is quite scarce. Efforts have been made to characterize the dynamics of waste at several skips and the current operation of the collection service (</w:t>
      </w:r>
      <w:r>
        <w:rPr>
          <w:b/>
          <w:bCs/>
          <w:u w:val="single"/>
        </w:rPr>
        <w:t xml:space="preserve">DATA FROM THE </w:t>
      </w:r>
      <w:r w:rsidR="00F805C1">
        <w:rPr>
          <w:b/>
          <w:bCs/>
          <w:u w:val="single"/>
        </w:rPr>
        <w:t>RESEARCHER</w:t>
      </w:r>
      <w:r>
        <w:rPr>
          <w:b/>
          <w:bCs/>
          <w:u w:val="single"/>
        </w:rPr>
        <w:t xml:space="preserve"> IN MALAWI</w:t>
      </w:r>
      <w:r w:rsidR="00F755B0">
        <w:rPr>
          <w:b/>
          <w:bCs/>
          <w:u w:val="single"/>
        </w:rPr>
        <w:t>,</w:t>
      </w:r>
      <w:r>
        <w:rPr>
          <w:b/>
          <w:bCs/>
          <w:u w:val="single"/>
        </w:rPr>
        <w:t xml:space="preserve"> FORGOT HIS NAME</w:t>
      </w:r>
      <w:r>
        <w:t xml:space="preserve">), from which some estimations </w:t>
      </w:r>
      <w:r w:rsidR="00552E04">
        <w:t xml:space="preserve">of the required level of service </w:t>
      </w:r>
      <w:r>
        <w:t xml:space="preserve">can be extracted. </w:t>
      </w:r>
    </w:p>
    <w:p w14:paraId="6CA8BD61" w14:textId="6D023304" w:rsidR="00C57A78" w:rsidRDefault="00C57A78" w:rsidP="0030103E">
      <w:r>
        <w:t xml:space="preserve">Assessments have already been done to improve the sanitary conditions in Blantyre </w:t>
      </w:r>
      <w:r>
        <w:fldChar w:fldCharType="begin"/>
      </w:r>
      <w:r w:rsidR="004D42E7">
        <w:instrText xml:space="preserve"> ADDIN ZOTERO_ITEM CSL_CITATION {"citationID":"izsKYWG9","properties":{"formattedCitation":"(Zeleza-Manda, 2009; Kasinja and Tilley, 2018; Ndau and Tilley, 2018; Kalina and Tilley, 2020; Mpanang\\uc0\\u8217{}ombe, Mallory and Tilley, 2021)","plainCitation":"(Zeleza-Manda, 2009; Kasinja and Tilley, 2018; Ndau and Tilley, 2018; Kalina and Tilley, 2020; Mpanang’ombe, Mallory and Tilley, 2021)","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004D42E7" w:rsidRPr="004D42E7">
        <w:rPr>
          <w:rFonts w:cs="Times"/>
          <w:szCs w:val="24"/>
        </w:rPr>
        <w:t>(Zeleza-Manda, 2009; Kasinja and Tilley, 2018; Ndau and Tilley, 2018; Kalina and Tilley, 2020; Mpanang’ombe, Mallory and Tilley, 2021)</w:t>
      </w:r>
      <w:r>
        <w:fldChar w:fldCharType="end"/>
      </w:r>
      <w:r>
        <w:t>.</w:t>
      </w:r>
      <w:r w:rsidR="009F7404">
        <w:t xml:space="preserve"> </w:t>
      </w:r>
      <w:r>
        <w:t>However, the benefits and costs of specific interventions ha</w:t>
      </w:r>
      <w:r w:rsidR="00B72316">
        <w:t>ve</w:t>
      </w:r>
      <w:r>
        <w:t xml:space="preserve"> yet to be quantified. Which changes to the operation of the MSWM service are optimal is 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4C51E492"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schedules and constraints on the system. On the shorter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0CF90814" w:rsidR="00C3461D" w:rsidRDefault="00C3461D" w:rsidP="00ED6D30">
      <w:pPr>
        <w:pStyle w:val="ListParagraph"/>
        <w:numPr>
          <w:ilvl w:val="0"/>
          <w:numId w:val="5"/>
        </w:numPr>
      </w:pPr>
      <w:r>
        <w:t>What would be the mileage and 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r>
        <w:t xml:space="preserve">Operation research </w:t>
      </w:r>
      <w:r w:rsidR="00CE4647">
        <w:t>methods</w:t>
      </w:r>
    </w:p>
    <w:p w14:paraId="0FDF9510" w14:textId="16AD70BD"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r w:rsidR="00F81976">
        <w:fldChar w:fldCharType="begin"/>
      </w:r>
      <w:r w:rsidR="004D42E7">
        <w:instrText xml:space="preserve"> ADDIN ZOTERO_ITEM CSL_CITATION {"citationID":"9vpLm6lo","properties":{"formattedCitation":"(Raucq, S\\uc0\\u246{}rensen and Cattrysse, 2019)","plainCitation":"(Raucq, Sörensen and Cattrysse, 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chema":"https://github.com/citation-style-language/schema/raw/master/csl-citation.json"} </w:instrText>
      </w:r>
      <w:r w:rsidR="00F81976">
        <w:fldChar w:fldCharType="separate"/>
      </w:r>
      <w:r w:rsidR="004D42E7" w:rsidRPr="004D42E7">
        <w:rPr>
          <w:rFonts w:cs="Times"/>
          <w:szCs w:val="24"/>
        </w:rPr>
        <w:t>(Raucq, Sörensen and Cattrysse, 2019)</w:t>
      </w:r>
      <w:r w:rsidR="00F81976">
        <w:fldChar w:fldCharType="end"/>
      </w:r>
      <w:r w:rsidR="00990AC3">
        <w:t xml:space="preserve"> presents a problem formulation for a roll-on-roll-off waste collection system. </w:t>
      </w:r>
      <w:r w:rsidR="00990AC3">
        <w:fldChar w:fldCharType="begin"/>
      </w:r>
      <w:r w:rsidR="004D42E7">
        <w:instrText xml:space="preserve"> ADDIN ZOTERO_ITEM CSL_CITATION {"citationID":"xc7SbXgo","properties":{"formattedCitation":"(Baptista, Oliveira and Z\\uc0\\u250{}quete, 2002; Coene, Arnout and Spieksma, 2010)","plainCitation":"(Baptista, Oliveira and Zúquete, 2002; Coene, Arnout and Spieksma, 2010)","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chema":"https://github.com/citation-style-language/schema/raw/master/csl-citation.json"} </w:instrText>
      </w:r>
      <w:r w:rsidR="00990AC3">
        <w:fldChar w:fldCharType="separate"/>
      </w:r>
      <w:r w:rsidR="004D42E7" w:rsidRPr="004D42E7">
        <w:rPr>
          <w:rFonts w:cs="Times"/>
          <w:szCs w:val="24"/>
        </w:rPr>
        <w:t>(Baptista, Oliveira and Zúquete, 2002; Coene, Arnout and Spieksma, 2010)</w:t>
      </w:r>
      <w:r w:rsidR="00990AC3">
        <w:fldChar w:fldCharType="end"/>
      </w:r>
      <w:r w:rsidR="00990AC3">
        <w:t xml:space="preserve"> </w:t>
      </w:r>
      <w:r w:rsidR="000B2DA3">
        <w:t>give</w:t>
      </w:r>
      <w:r w:rsidR="00990AC3">
        <w:t xml:space="preserve"> periodic </w:t>
      </w:r>
      <w:r w:rsidR="000B2DA3">
        <w:t>routing problems</w:t>
      </w:r>
      <w:r w:rsidR="001816BD">
        <w:t>, both assigning “patterns” or “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5" w:name="_Toc120281462"/>
      <w:r>
        <w:lastRenderedPageBreak/>
        <w:t>Data analysis</w:t>
      </w:r>
      <w:bookmarkEnd w:id="5"/>
    </w:p>
    <w:p w14:paraId="5143B223" w14:textId="12E0FF23" w:rsidR="0085384C" w:rsidRPr="0085384C" w:rsidRDefault="0085384C" w:rsidP="00ED6D30">
      <w:pPr>
        <w:pStyle w:val="Heading2"/>
      </w:pPr>
      <w:bookmarkStart w:id="6" w:name="_Toc120281463"/>
      <w:r>
        <w:t>Data</w:t>
      </w:r>
      <w:bookmarkEnd w:id="6"/>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77777777"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skips’ levels over a certain period of time</w:t>
      </w:r>
      <w:r w:rsidR="00A92CC4" w:rsidRPr="004050B5">
        <w:t>. However, the scope of it is quite narrow, with only 12 useful filling rates extracted, all in a small area of Blantyre. A second dataset gives the arrivals at Mzedi dump, the main</w:t>
      </w:r>
      <w:r w:rsidR="005F40E0" w:rsidRPr="004050B5">
        <w:t xml:space="preserve"> inorganic waste landfill </w:t>
      </w:r>
      <w:r w:rsidR="00A92CC4" w:rsidRPr="004050B5">
        <w:t>in Blantyr</w:t>
      </w:r>
      <w:r w:rsidR="004327BA" w:rsidRPr="004050B5">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End w:id="7"/>
      <w:bookmarkEnd w:id="8"/>
      <w:bookmarkEnd w:id="9"/>
      <w:bookmarkEnd w:id="10"/>
      <w:bookmarkEnd w:id="11"/>
      <w:bookmarkEnd w:id="12"/>
    </w:p>
    <w:p w14:paraId="0E9A9C4C" w14:textId="4AC27FD8" w:rsidR="00AC653D" w:rsidRDefault="00CA22BD" w:rsidP="00ED6D30">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C9513D">
        <w:rPr>
          <w:lang w:val="en-US"/>
        </w:rPr>
        <w:t xml:space="preserve">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6F0BF8">
        <w:t xml:space="preserve">Figure </w:t>
      </w:r>
      <w:r w:rsidR="006F0BF8">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E9EA8B8" w:rsidR="00C2629F" w:rsidRDefault="00AC653D" w:rsidP="0050250A">
      <w:pPr>
        <w:pStyle w:val="Caption"/>
      </w:pPr>
      <w:bookmarkStart w:id="13" w:name="_Ref116656831"/>
      <w:r>
        <w:t xml:space="preserve">Figure </w:t>
      </w:r>
      <w:fldSimple w:instr=" SEQ Figure \* ARABIC ">
        <w:r w:rsidR="0050250A">
          <w:rPr>
            <w:noProof/>
          </w:rPr>
          <w:t>1</w:t>
        </w:r>
      </w:fldSimple>
      <w:bookmarkEnd w:id="13"/>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1A202361" w14:textId="77777777" w:rsidR="00CB43D4" w:rsidRDefault="00CB43D4" w:rsidP="00ED6D30">
      <w:pPr>
        <w:pStyle w:val="Heading3"/>
      </w:pPr>
      <w:bookmarkStart w:id="14" w:name="_Toc120281464"/>
      <w:bookmarkStart w:id="15" w:name="_Ref117181127"/>
      <w:bookmarkStart w:id="16" w:name="_Ref117181131"/>
      <w:r>
        <w:lastRenderedPageBreak/>
        <w:t>Dump arrivals logs</w:t>
      </w:r>
      <w:bookmarkEnd w:id="14"/>
    </w:p>
    <w:p w14:paraId="7F70C47E" w14:textId="1624FDB7" w:rsidR="00CB43D4" w:rsidRDefault="00EB5CD5" w:rsidP="00ED6D30">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6F0BF8">
        <w:t xml:space="preserve">Figure </w:t>
      </w:r>
      <w:r w:rsidR="006F0BF8">
        <w:rPr>
          <w:noProof/>
        </w:rPr>
        <w:t>1</w:t>
      </w:r>
      <w:r w:rsidR="00B45D92">
        <w:fldChar w:fldCharType="end"/>
      </w:r>
      <w:r w:rsidR="00CB43D4" w:rsidRPr="00F63348">
        <w:t>. The period of this series is 2020-12-05 to 2021-12-31.</w:t>
      </w:r>
    </w:p>
    <w:p w14:paraId="58DA7382" w14:textId="32E75D2D" w:rsidR="00C2629F" w:rsidRDefault="00C2629F" w:rsidP="00ED6D30">
      <w:pPr>
        <w:pStyle w:val="Heading3"/>
      </w:pPr>
      <w:bookmarkStart w:id="17" w:name="_Toc120281465"/>
      <w:r>
        <w:t>Skips filling data</w:t>
      </w:r>
      <w:bookmarkEnd w:id="15"/>
      <w:bookmarkEnd w:id="16"/>
      <w:bookmarkEnd w:id="17"/>
    </w:p>
    <w:p w14:paraId="6D6BAC47" w14:textId="50F60E03"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6F0BF8">
        <w:t xml:space="preserve">Figure </w:t>
      </w:r>
      <w:r w:rsidR="006F0BF8">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175C9D43" w:rsidR="00D926FD" w:rsidRPr="0068528B" w:rsidRDefault="009B7FC1" w:rsidP="00ED6D30">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6F0BF8">
        <w:t xml:space="preserve">Figure </w:t>
      </w:r>
      <w:r w:rsidR="006F0BF8">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6F0BF8">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D23FC9">
      <w:pPr>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3D6D7BD4" w:rsidR="005B7CCE" w:rsidRDefault="00EA4E95" w:rsidP="0050250A">
      <w:pPr>
        <w:pStyle w:val="Caption"/>
      </w:pPr>
      <w:bookmarkStart w:id="18" w:name="_Ref117064754"/>
      <w:r>
        <w:t xml:space="preserve">Figure </w:t>
      </w:r>
      <w:fldSimple w:instr=" SEQ Figure \* ARABIC ">
        <w:r w:rsidR="0050250A">
          <w:rPr>
            <w:noProof/>
          </w:rPr>
          <w:t>2</w:t>
        </w:r>
      </w:fldSimple>
      <w:bookmarkEnd w:id="18"/>
      <w:r>
        <w:t xml:space="preserve"> Skip filling data for </w:t>
      </w:r>
      <w:r w:rsidR="00E570D7" w:rsidRPr="00E570D7">
        <w:t>“</w:t>
      </w:r>
      <w:r w:rsidRPr="00E570D7">
        <w:t>BCA inorganic 1</w:t>
      </w:r>
      <w:r w:rsidR="00E570D7" w:rsidRPr="00E570D7">
        <w:t>”</w:t>
      </w:r>
    </w:p>
    <w:p w14:paraId="79CCC66B" w14:textId="77777777" w:rsidR="00EA4E95" w:rsidRDefault="00EC7BE6" w:rsidP="00D23FC9">
      <w:pPr>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40117487" w:rsidR="00EC7BE6" w:rsidRPr="00E570D7" w:rsidRDefault="00EA4E95" w:rsidP="0050250A">
      <w:pPr>
        <w:pStyle w:val="Caption"/>
      </w:pPr>
      <w:r>
        <w:t xml:space="preserve">Figure </w:t>
      </w:r>
      <w:fldSimple w:instr=" SEQ Figure \* ARABIC ">
        <w:r w:rsidR="0050250A">
          <w:rPr>
            <w:noProof/>
          </w:rPr>
          <w:t>3</w:t>
        </w:r>
      </w:fldSimple>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05B8BA28" w:rsidR="00EC7BE6" w:rsidRDefault="00EA4E95" w:rsidP="0050250A">
      <w:pPr>
        <w:pStyle w:val="Caption"/>
      </w:pPr>
      <w:bookmarkStart w:id="19" w:name="_Ref117064790"/>
      <w:r>
        <w:t xml:space="preserve">Figure </w:t>
      </w:r>
      <w:fldSimple w:instr=" SEQ Figure \* ARABIC ">
        <w:r w:rsidR="0050250A">
          <w:rPr>
            <w:noProof/>
          </w:rPr>
          <w:t>4</w:t>
        </w:r>
      </w:fldSimple>
      <w:bookmarkEnd w:id="19"/>
      <w:r>
        <w:t xml:space="preserve"> </w:t>
      </w:r>
      <w:bookmarkStart w:id="20"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0"/>
      <w:r w:rsidR="00E570D7" w:rsidRPr="00E570D7">
        <w:t>”</w:t>
      </w:r>
    </w:p>
    <w:p w14:paraId="674635D0" w14:textId="4256BE57" w:rsidR="005C52AA"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ED6D30"/>
    <w:p w14:paraId="2C32F10A" w14:textId="41ED90D4" w:rsidR="006859A9" w:rsidRDefault="00A13C01" w:rsidP="00ED6D30">
      <w:pPr>
        <w:pStyle w:val="Heading2"/>
      </w:pPr>
      <w:bookmarkStart w:id="21" w:name="_Toc120281466"/>
      <w:r w:rsidRPr="00A13C01">
        <w:t>Methods</w:t>
      </w:r>
      <w:bookmarkEnd w:id="21"/>
    </w:p>
    <w:p w14:paraId="1898B35A" w14:textId="71638428" w:rsidR="00335ACB" w:rsidRDefault="00335ACB" w:rsidP="00ED6D30">
      <w:pPr>
        <w:pStyle w:val="Heading3"/>
      </w:pPr>
      <w:bookmarkStart w:id="22" w:name="_Toc120281467"/>
      <w:bookmarkStart w:id="23" w:name="_Ref119480463"/>
      <w:bookmarkStart w:id="24" w:name="_Ref119480474"/>
      <w:bookmarkStart w:id="25" w:name="_Ref119480479"/>
      <w:r>
        <w:t>Distance matrix</w:t>
      </w:r>
      <w:bookmarkEnd w:id="22"/>
    </w:p>
    <w:p w14:paraId="11D1E89F" w14:textId="1B1F35D4"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OpenRoutingServic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t xml:space="preserve">Local expert opinion and tracking of the trucks to get more accurate distance and time </w:t>
      </w:r>
      <w:r w:rsidR="00054AE0">
        <w:t xml:space="preserve">data </w:t>
      </w:r>
      <w:r w:rsidR="00545F82">
        <w:t xml:space="preserve">is crucial to get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4D42E7">
        <w:instrText xml:space="preserve"> ADDIN ZOTERO_ITEM CSL_CITATION {"citationID":"ouZV8np1","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4D42E7" w:rsidRPr="004D42E7">
        <w:rPr>
          <w:rFonts w:cs="Times"/>
        </w:rPr>
        <w:t>(Coffey and Coad, 2010)</w:t>
      </w:r>
      <w:r w:rsidR="00545F82">
        <w:fldChar w:fldCharType="end"/>
      </w:r>
      <w:r w:rsidR="00EF4848">
        <w:t>.</w:t>
      </w:r>
    </w:p>
    <w:p w14:paraId="51D9E783" w14:textId="74DB354D" w:rsidR="00D86C60" w:rsidRPr="006F3A8F" w:rsidRDefault="00D86C60" w:rsidP="00ED6D30">
      <w:pPr>
        <w:pStyle w:val="Heading3"/>
      </w:pPr>
      <w:bookmarkStart w:id="26" w:name="_Toc120281468"/>
      <w:r w:rsidRPr="006F3A8F">
        <w:t>Filling rates</w:t>
      </w:r>
      <w:bookmarkEnd w:id="23"/>
      <w:bookmarkEnd w:id="24"/>
      <w:bookmarkEnd w:id="25"/>
      <w:bookmarkEnd w:id="26"/>
    </w:p>
    <w:p w14:paraId="57F49A7C" w14:textId="6C1C78F1"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ED6D30">
      <w:pPr>
        <w:pStyle w:val="ListParagraph"/>
        <w:numPr>
          <w:ilvl w:val="0"/>
          <w:numId w:val="9"/>
        </w:numPr>
      </w:pPr>
      <w:r>
        <w:t>Removing spikes</w:t>
      </w:r>
    </w:p>
    <w:p w14:paraId="5B4FC634" w14:textId="66CA667F"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6F0BF8">
        <w:t xml:space="preserve">Figure </w:t>
      </w:r>
      <w:r w:rsidR="006F0BF8">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1AB200DC" w:rsidR="006F2791" w:rsidRDefault="006F2791" w:rsidP="0050250A">
      <w:pPr>
        <w:pStyle w:val="Caption"/>
      </w:pPr>
      <w:bookmarkStart w:id="27" w:name="_Ref119340046"/>
      <w:r>
        <w:lastRenderedPageBreak/>
        <w:t xml:space="preserve">Figure </w:t>
      </w:r>
      <w:fldSimple w:instr=" SEQ Figure \* ARABIC ">
        <w:r w:rsidR="0050250A">
          <w:rPr>
            <w:noProof/>
          </w:rPr>
          <w:t>5</w:t>
        </w:r>
      </w:fldSimple>
      <w:bookmarkEnd w:id="27"/>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ED6D30">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13A14248" w14:textId="77777777" w:rsidR="006F0BF8" w:rsidRDefault="008614C3" w:rsidP="00F60869">
      <w:pPr>
        <w:jc w:val="center"/>
      </w:pPr>
      <w:r>
        <w:t>Downrating</w:t>
      </w:r>
      <w:r w:rsidR="00D71454">
        <w:t xml:space="preserve"> is clear in </w:t>
      </w:r>
      <w:r w:rsidR="00BA706F">
        <w:fldChar w:fldCharType="begin"/>
      </w:r>
      <w:r w:rsidR="00BA706F">
        <w:instrText xml:space="preserve"> REF _Ref119340992 \h </w:instrText>
      </w:r>
      <w:r w:rsidR="00BA706F">
        <w:fldChar w:fldCharType="separate"/>
      </w:r>
    </w:p>
    <w:p w14:paraId="494EB0F6" w14:textId="751B4B52" w:rsidR="00D75497" w:rsidRDefault="006F0BF8" w:rsidP="00ED6D30">
      <w:r>
        <w:t xml:space="preserve">Figure </w:t>
      </w:r>
      <w:r>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t xml:space="preserve">Figure </w:t>
      </w:r>
      <w:r>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ED6D30">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28" w:name="_Ref119340992"/>
    </w:p>
    <w:p w14:paraId="32082DE0" w14:textId="0CE26D1D" w:rsidR="00BA706F" w:rsidRDefault="00BA706F" w:rsidP="00F60869">
      <w:pPr>
        <w:jc w:val="center"/>
      </w:pPr>
      <w:r>
        <w:t xml:space="preserve">Figure </w:t>
      </w:r>
      <w:fldSimple w:instr=" SEQ Figure \* ARABIC ">
        <w:r w:rsidR="0050250A">
          <w:rPr>
            <w:noProof/>
          </w:rPr>
          <w:t>6</w:t>
        </w:r>
      </w:fldSimple>
      <w:bookmarkEnd w:id="28"/>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ED6D30">
      <w:pPr>
        <w:pStyle w:val="Heading3"/>
      </w:pPr>
      <w:bookmarkStart w:id="29" w:name="_Toc120281469"/>
      <w:r>
        <w:t>Dump logs</w:t>
      </w:r>
      <w:bookmarkEnd w:id="29"/>
    </w:p>
    <w:p w14:paraId="02807155" w14:textId="36B36CD5" w:rsidR="004851F2" w:rsidRDefault="00D73A9B" w:rsidP="00ED6D30">
      <w:r>
        <w:t xml:space="preserve">As previously mentioned, dump logs are useful in characterizing the current operation </w:t>
      </w:r>
    </w:p>
    <w:p w14:paraId="02F2FA69" w14:textId="6FBDBCBA" w:rsidR="00D73A9B" w:rsidRDefault="00D73A9B" w:rsidP="00ED6D30">
      <w:pPr>
        <w:pStyle w:val="Heading2"/>
      </w:pPr>
      <w:bookmarkStart w:id="30" w:name="_Toc120281470"/>
      <w:r>
        <w:t>Results</w:t>
      </w:r>
      <w:bookmarkEnd w:id="30"/>
    </w:p>
    <w:p w14:paraId="5CFE15BE" w14:textId="5A9CE1F9" w:rsidR="00852E3C" w:rsidRPr="00852E3C" w:rsidRDefault="00852E3C" w:rsidP="00ED6D30">
      <w:pPr>
        <w:pStyle w:val="Heading3"/>
      </w:pPr>
      <w:bookmarkStart w:id="31" w:name="_Toc120281471"/>
      <w:r>
        <w:t>Filling rates</w:t>
      </w:r>
      <w:bookmarkEnd w:id="31"/>
    </w:p>
    <w:p w14:paraId="0AEFA8EA" w14:textId="0AA1C41A"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6F0BF8">
        <w:t xml:space="preserve">Figure </w:t>
      </w:r>
      <w:r w:rsidR="006F0BF8">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6F0BF8">
        <w:t xml:space="preserve">Figure </w:t>
      </w:r>
      <w:r w:rsidR="006F0BF8">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6F0BF8">
        <w:t xml:space="preserve">Figure </w:t>
      </w:r>
      <w:r w:rsidR="006F0BF8">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06B0B5F4" w:rsidR="003F728C" w:rsidRDefault="00CF755B" w:rsidP="0050250A">
      <w:pPr>
        <w:pStyle w:val="Caption"/>
      </w:pPr>
      <w:bookmarkStart w:id="32" w:name="_Ref117071878"/>
      <w:r>
        <w:t xml:space="preserve">Figure </w:t>
      </w:r>
      <w:fldSimple w:instr=" SEQ Figure \* ARABIC ">
        <w:r w:rsidR="0050250A">
          <w:rPr>
            <w:noProof/>
          </w:rPr>
          <w:t>7</w:t>
        </w:r>
      </w:fldSimple>
      <w:bookmarkEnd w:id="32"/>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060DFC45" w:rsidR="00F3536C" w:rsidRDefault="00F3536C" w:rsidP="0050250A">
      <w:pPr>
        <w:pStyle w:val="Caption"/>
      </w:pPr>
      <w:bookmarkStart w:id="33" w:name="_Ref117072094"/>
      <w:r>
        <w:t xml:space="preserve">Figure </w:t>
      </w:r>
      <w:fldSimple w:instr=" SEQ Figure \* ARABIC ">
        <w:r w:rsidR="0050250A">
          <w:rPr>
            <w:noProof/>
          </w:rPr>
          <w:t>8</w:t>
        </w:r>
      </w:fldSimple>
      <w:bookmarkEnd w:id="33"/>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7A282252" w:rsidR="00320BCF" w:rsidRPr="00320BCF" w:rsidRDefault="00320BCF" w:rsidP="0050250A">
      <w:pPr>
        <w:pStyle w:val="Caption"/>
      </w:pPr>
      <w:bookmarkStart w:id="34" w:name="_Ref119341970"/>
      <w:r>
        <w:t xml:space="preserve">Figure </w:t>
      </w:r>
      <w:fldSimple w:instr=" SEQ Figure \* ARABIC ">
        <w:r w:rsidR="0050250A">
          <w:rPr>
            <w:noProof/>
          </w:rPr>
          <w:t>9</w:t>
        </w:r>
      </w:fldSimple>
      <w:bookmarkEnd w:id="34"/>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3EEB4778"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6F0BF8">
        <w:t xml:space="preserve">Table </w:t>
      </w:r>
      <w:r w:rsidR="006F0BF8">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6F0BF8">
        <w:t xml:space="preserve">Figure </w:t>
      </w:r>
      <w:r w:rsidR="006F0BF8">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6F0BF8">
        <w:t xml:space="preserve">Table </w:t>
      </w:r>
      <w:r w:rsidR="006F0BF8">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543F4564" w:rsidR="00854BDC" w:rsidRDefault="00854BDC" w:rsidP="0050250A">
      <w:pPr>
        <w:pStyle w:val="Caption"/>
      </w:pPr>
      <w:bookmarkStart w:id="35" w:name="_Ref117093632"/>
      <w:r>
        <w:t xml:space="preserve">Table </w:t>
      </w:r>
      <w:fldSimple w:instr=" SEQ Table \* ARABIC ">
        <w:r w:rsidR="006F0BF8">
          <w:rPr>
            <w:noProof/>
          </w:rPr>
          <w:t>1</w:t>
        </w:r>
      </w:fldSimple>
      <w:bookmarkEnd w:id="35"/>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ED6D30">
      <w:pPr>
        <w:pStyle w:val="Heading3"/>
      </w:pPr>
      <w:bookmarkStart w:id="36" w:name="_Toc120281472"/>
      <w:r>
        <w:t>Dump logs</w:t>
      </w:r>
      <w:bookmarkEnd w:id="36"/>
    </w:p>
    <w:p w14:paraId="6F0D1F39" w14:textId="68EA6364"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6F0BF8">
        <w:t xml:space="preserve">Figure </w:t>
      </w:r>
      <w:r w:rsidR="006F0BF8">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6F0BF8">
        <w:t xml:space="preserve">Figure </w:t>
      </w:r>
      <w:r w:rsidR="006F0BF8">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525CF249"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6F0BF8">
        <w:t xml:space="preserve">Figure </w:t>
      </w:r>
      <w:r w:rsidR="006F0BF8">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6E7C38BA"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6F0BF8">
        <w:t xml:space="preserve">Table </w:t>
      </w:r>
      <w:r w:rsidR="006F0BF8">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335AA7F8" w:rsidR="00851081" w:rsidRPr="001A7653" w:rsidRDefault="00851081" w:rsidP="0050250A">
      <w:pPr>
        <w:pStyle w:val="Caption"/>
      </w:pPr>
      <w:bookmarkStart w:id="37" w:name="_Ref117063876"/>
      <w:r>
        <w:t xml:space="preserve">Figure </w:t>
      </w:r>
      <w:fldSimple w:instr=" SEQ Figure \* ARABIC ">
        <w:r w:rsidR="0050250A">
          <w:rPr>
            <w:noProof/>
          </w:rPr>
          <w:t>10</w:t>
        </w:r>
      </w:fldSimple>
      <w:bookmarkEnd w:id="37"/>
      <w:r>
        <w:t xml:space="preserve"> S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529501D8" w:rsidR="00A37277" w:rsidRDefault="00A37277" w:rsidP="0050250A">
      <w:pPr>
        <w:pStyle w:val="Caption"/>
      </w:pPr>
      <w:bookmarkStart w:id="38" w:name="_Ref117064000"/>
      <w:r>
        <w:lastRenderedPageBreak/>
        <w:t xml:space="preserve">Figure </w:t>
      </w:r>
      <w:fldSimple w:instr=" SEQ Figure \* ARABIC ">
        <w:r w:rsidR="0050250A">
          <w:rPr>
            <w:noProof/>
          </w:rPr>
          <w:t>11</w:t>
        </w:r>
      </w:fldSimple>
      <w:bookmarkEnd w:id="38"/>
      <w:r>
        <w:t xml:space="preserve"> Sum of deliveries to Mzedi dump per weekday over the entire period of measurements</w:t>
      </w:r>
    </w:p>
    <w:p w14:paraId="22C2F3EB" w14:textId="1DE71844" w:rsidR="00FA6560" w:rsidRDefault="00192055" w:rsidP="00F60869">
      <w:pPr>
        <w:jc w:val="center"/>
      </w:pPr>
      <w:r>
        <w:rPr>
          <w:noProof/>
        </w:rPr>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3A6CFCED" w:rsidR="00C20145" w:rsidRDefault="00FA6560" w:rsidP="0050250A">
      <w:pPr>
        <w:pStyle w:val="Caption"/>
      </w:pPr>
      <w:bookmarkStart w:id="39" w:name="_Ref117144702"/>
      <w:r>
        <w:t xml:space="preserve">Figure </w:t>
      </w:r>
      <w:fldSimple w:instr=" SEQ Figure \* ARABIC ">
        <w:r w:rsidR="0050250A">
          <w:rPr>
            <w:noProof/>
          </w:rPr>
          <w:t>12</w:t>
        </w:r>
      </w:fldSimple>
      <w:bookmarkEnd w:id="39"/>
      <w:r>
        <w:t xml:space="preserve"> Box plots of number of days between arrivals for each skip</w:t>
      </w:r>
      <w:r w:rsidR="002373AF">
        <w:t xml:space="preserve">. The boxes represent the range between the </w:t>
      </w:r>
      <w:r w:rsidR="00D23FC9">
        <w:t>quartiles</w:t>
      </w:r>
      <w:r w:rsidR="002373AF">
        <w:t xml:space="preserve"> Q1 (0.25) and Q3 (0.75). </w:t>
      </w:r>
      <w:r w:rsidR="00192055">
        <w:t xml:space="preserve">The whiskers extend to the minimum and maximum gaps. </w:t>
      </w:r>
    </w:p>
    <w:p w14:paraId="2BE9E037" w14:textId="36F6EB4B" w:rsidR="00EE6520" w:rsidRPr="00EE6520" w:rsidRDefault="00F1285D" w:rsidP="00ED6D30">
      <w:pPr>
        <w:pStyle w:val="Heading3"/>
      </w:pPr>
      <w:bookmarkStart w:id="40" w:name="_Toc120281473"/>
      <w:r>
        <w:t>Extrapolating filling rates</w:t>
      </w:r>
      <w:bookmarkEnd w:id="40"/>
    </w:p>
    <w:p w14:paraId="2F031F0D" w14:textId="11F9C275" w:rsidR="00621F81"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6F0BF8">
        <w:t xml:space="preserve">Figure </w:t>
      </w:r>
      <w:r w:rsidR="006F0BF8">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6F0BF8">
        <w:t xml:space="preserve">Table </w:t>
      </w:r>
      <w:r w:rsidR="006F0BF8">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1B5144E4" w:rsidR="002D6B3F" w:rsidRDefault="002D6B3F" w:rsidP="0050250A">
      <w:pPr>
        <w:pStyle w:val="Caption"/>
      </w:pPr>
      <w:bookmarkStart w:id="41" w:name="_Ref117153668"/>
      <w:r>
        <w:t xml:space="preserve">Table </w:t>
      </w:r>
      <w:fldSimple w:instr=" SEQ Table \* ARABIC ">
        <w:r w:rsidR="006F0BF8">
          <w:rPr>
            <w:noProof/>
          </w:rPr>
          <w:t>2</w:t>
        </w:r>
      </w:fldSimple>
      <w:bookmarkEnd w:id="41"/>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lastRenderedPageBreak/>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0DDA3E13"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6F0BF8">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6F0BF8">
        <w:t xml:space="preserve">Figure </w:t>
      </w:r>
      <w:r w:rsidR="006F0BF8">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6F0BF8">
        <w:t xml:space="preserve">Figure </w:t>
      </w:r>
      <w:r w:rsidR="006F0BF8">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16B5D758" w:rsidR="00241871" w:rsidRDefault="00341D41" w:rsidP="0050250A">
      <w:pPr>
        <w:pStyle w:val="Caption"/>
      </w:pPr>
      <w:bookmarkStart w:id="42" w:name="_Ref117181263"/>
      <w:r>
        <w:t xml:space="preserve">Figure </w:t>
      </w:r>
      <w:fldSimple w:instr=" SEQ Figure \* ARABIC ">
        <w:r w:rsidR="0050250A">
          <w:rPr>
            <w:noProof/>
          </w:rPr>
          <w:t>13</w:t>
        </w:r>
      </w:fldSimple>
      <w:bookmarkEnd w:id="42"/>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2B473251" w:rsidR="00072991" w:rsidRDefault="00B2094B" w:rsidP="0050250A">
      <w:pPr>
        <w:pStyle w:val="Caption"/>
      </w:pPr>
      <w:r>
        <w:t xml:space="preserve">Figure </w:t>
      </w:r>
      <w:fldSimple w:instr=" SEQ Figure \* ARABIC ">
        <w:r w:rsidR="0050250A">
          <w:rPr>
            <w:noProof/>
          </w:rPr>
          <w:t>14</w:t>
        </w:r>
      </w:fldSimple>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2F37EA70" w:rsidR="00072991" w:rsidRPr="00072991" w:rsidRDefault="00B2094B" w:rsidP="0050250A">
      <w:pPr>
        <w:pStyle w:val="Caption"/>
      </w:pPr>
      <w:r>
        <w:t xml:space="preserve">Figure </w:t>
      </w:r>
      <w:fldSimple w:instr=" SEQ Figure \* ARABIC ">
        <w:r w:rsidR="0050250A">
          <w:rPr>
            <w:noProof/>
          </w:rPr>
          <w:t>15</w:t>
        </w:r>
      </w:fldSimple>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5FD9EF11" w:rsidR="00241871" w:rsidRDefault="00237A2E" w:rsidP="0050250A">
      <w:pPr>
        <w:pStyle w:val="Caption"/>
      </w:pPr>
      <w:bookmarkStart w:id="43" w:name="_Ref117182656"/>
      <w:r>
        <w:t xml:space="preserve">Figure </w:t>
      </w:r>
      <w:fldSimple w:instr=" SEQ Figure \* ARABIC ">
        <w:r w:rsidR="0050250A">
          <w:rPr>
            <w:noProof/>
          </w:rPr>
          <w:t>16</w:t>
        </w:r>
      </w:fldSimple>
      <w:bookmarkEnd w:id="43"/>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ED6D30">
      <w:pPr>
        <w:pStyle w:val="Heading2"/>
      </w:pPr>
      <w:bookmarkStart w:id="44" w:name="_Ref120109325"/>
      <w:bookmarkStart w:id="45" w:name="_Toc120281474"/>
      <w:r>
        <w:t>Data analysis insights</w:t>
      </w:r>
      <w:r w:rsidR="00EF599E">
        <w:t xml:space="preserve"> and estimates</w:t>
      </w:r>
      <w:bookmarkEnd w:id="44"/>
      <w:bookmarkEnd w:id="45"/>
    </w:p>
    <w:p w14:paraId="5845A321" w14:textId="65C53076"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may point to </w:t>
      </w:r>
      <w:r w:rsidR="00A905AD">
        <w:t>unreliable service from the municipality and/or to varying filling rates</w:t>
      </w:r>
      <w:r w:rsidR="00181EB0">
        <w:t>, either in the long or short-term</w:t>
      </w:r>
      <w:r w:rsidR="00A905AD">
        <w:t xml:space="preserve">. While the filling rates data is currently insufficient to model these variations in waste production, </w:t>
      </w:r>
      <w:r w:rsidR="00181EB0">
        <w:t>implementation should allow for it</w:t>
      </w:r>
      <w:r w:rsidR="00A905AD">
        <w:t>.</w:t>
      </w:r>
      <w:r w:rsidR="00D66223">
        <w:t xml:space="preserve"> </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310BC2"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1, 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42D9619F" w:rsidR="00FE0437" w:rsidRDefault="00FE0437" w:rsidP="0050250A">
            <w:pPr>
              <w:pStyle w:val="Caption"/>
            </w:pPr>
            <w:r>
              <w:t>(</w:t>
            </w:r>
            <w:fldSimple w:instr=" SEQ Equation \* ARABIC ">
              <w:r>
                <w:rPr>
                  <w:noProof/>
                </w:rPr>
                <w:t>1</w:t>
              </w:r>
            </w:fldSimple>
            <w:r>
              <w:t>)</w:t>
            </w:r>
          </w:p>
        </w:tc>
      </w:tr>
    </w:tbl>
    <w:p w14:paraId="2F736D05" w14:textId="091CFE15"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i.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 xml:space="preserve">of arrivals at Mzedi dump </w:t>
      </w:r>
      <w:r w:rsidR="005B67A9">
        <w:t xml:space="preserve">for area i.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i. </w:t>
      </w:r>
      <w:r w:rsidR="00BE76DC">
        <w:t xml:space="preserve">For skips that are not covered in the two groups, an assumed filling rate of 0.2 is assigned. </w:t>
      </w:r>
    </w:p>
    <w:p w14:paraId="52AD0C4C" w14:textId="34C7355F" w:rsidR="00FF7FE7" w:rsidRDefault="00FF7FE7" w:rsidP="00ED6D30">
      <w:pPr>
        <w:pStyle w:val="Heading1"/>
      </w:pPr>
      <w:bookmarkStart w:id="46" w:name="_Toc120281475"/>
      <w:r>
        <w:lastRenderedPageBreak/>
        <w:t>Optimization model</w:t>
      </w:r>
      <w:bookmarkEnd w:id="46"/>
    </w:p>
    <w:p w14:paraId="58628AC4" w14:textId="4FAEC645"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This </w:t>
      </w:r>
      <w:r w:rsidR="00761306">
        <w:t xml:space="preserve">benefits the general population, </w:t>
      </w:r>
      <w:r w:rsidR="00A270F5">
        <w:t xml:space="preserve">which will not be exposed to solid waste or smoke from the burning of it.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633B7290" w:rsidR="00BE39B4" w:rsidRDefault="00C57C0D" w:rsidP="00ED6D30">
      <w:r>
        <w:t xml:space="preserve">An optimization is therefore </w:t>
      </w:r>
      <w:r w:rsidR="008F3A66">
        <w:t xml:space="preserve">done over </w:t>
      </w:r>
      <w:r>
        <w:t xml:space="preserve">a </w:t>
      </w:r>
      <w:r w:rsidR="008F3A66">
        <w:t>one week</w:t>
      </w:r>
      <w:r>
        <w:t xml:space="preserve"> period</w:t>
      </w:r>
      <w:r w:rsidR="008F3A66">
        <w:t xml:space="preserve">, </w:t>
      </w:r>
      <w:r w:rsidR="007117B9">
        <w:t>also</w:t>
      </w:r>
      <w:r w:rsidR="008F3A66">
        <w:t xml:space="preserve"> taking into account skips that fill so slowly that they are emptied at a period of more than a week. </w:t>
      </w:r>
      <w:r w:rsidR="004D7825">
        <w:t>Each day</w:t>
      </w:r>
      <w:r w:rsidR="005B4674">
        <w:t xml:space="preserve"> </w:t>
      </w:r>
      <w:r w:rsidR="004D7825">
        <w:t xml:space="preserve">is split into two periods, set to be morning and </w:t>
      </w:r>
      <w:r w:rsidR="005B4674">
        <w:t>afternoon, of specified tim</w:t>
      </w:r>
      <w:r w:rsidR="002B5E2A">
        <w:t>e</w:t>
      </w:r>
      <w:r w:rsidR="001275ED">
        <w:t xml:space="preserve"> length</w:t>
      </w:r>
      <w:r w:rsidR="005B4674">
        <w:t xml:space="preserve">. </w:t>
      </w:r>
    </w:p>
    <w:p w14:paraId="7843BC90" w14:textId="7698D019" w:rsidR="00037711" w:rsidRDefault="00CE7BA9" w:rsidP="00ED6D30">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w:t>
      </w:r>
      <w:r w:rsidR="00177E68">
        <w:t>skip</w:t>
      </w:r>
      <w:r w:rsidR="004051F1">
        <w:t xml:space="preserve">.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B70570">
        <w:t>vehicles</w:t>
      </w:r>
      <w:r w:rsidR="005C0D85">
        <w:t xml:space="preserve">.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6F0BF8">
        <w:t xml:space="preserve">Figure </w:t>
      </w:r>
      <w:r w:rsidR="006F0BF8">
        <w:rPr>
          <w:noProof/>
        </w:rPr>
        <w:t>17</w:t>
      </w:r>
      <w:r w:rsidR="00053EC0">
        <w:fldChar w:fldCharType="end"/>
      </w:r>
      <w:r w:rsidR="00053EC0">
        <w:t>.</w:t>
      </w:r>
    </w:p>
    <w:p w14:paraId="14DF02B1" w14:textId="77777777" w:rsidR="007C55DD" w:rsidRDefault="007C55DD" w:rsidP="00B70570">
      <w:pPr>
        <w:jc w:val="center"/>
      </w:pPr>
      <w:r>
        <w:rPr>
          <w:noProof/>
        </w:rPr>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0A6BD1CA" w:rsidR="007C55DD" w:rsidRDefault="007C55DD" w:rsidP="0050250A">
      <w:pPr>
        <w:pStyle w:val="Caption"/>
      </w:pPr>
      <w:bookmarkStart w:id="47" w:name="_Ref120106706"/>
      <w:r>
        <w:lastRenderedPageBreak/>
        <w:t xml:space="preserve">Figure </w:t>
      </w:r>
      <w:fldSimple w:instr=" SEQ Figure \* ARABIC ">
        <w:r w:rsidR="0050250A">
          <w:rPr>
            <w:noProof/>
          </w:rPr>
          <w:t>17</w:t>
        </w:r>
      </w:fldSimple>
      <w:bookmarkEnd w:id="47"/>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72EAC809" w:rsidR="00C9513D" w:rsidRDefault="00C9513D" w:rsidP="00ED6D30">
      <w:pPr>
        <w:pStyle w:val="Heading2"/>
      </w:pPr>
      <w:bookmarkStart w:id="48" w:name="_Toc120281476"/>
      <w:r>
        <w:t>Methods</w:t>
      </w:r>
      <w:bookmarkEnd w:id="48"/>
    </w:p>
    <w:p w14:paraId="4FF4DF7E" w14:textId="7917D7AB"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B23639">
        <w:t xml:space="preserve">Importantly, the problem relies on a number of </w:t>
      </w:r>
      <w:r w:rsidR="005F652E">
        <w:t xml:space="preserve">parameters which are </w:t>
      </w:r>
      <w:r w:rsidR="00554C79">
        <w:t>used</w:t>
      </w:r>
      <w:r w:rsidR="005F652E">
        <w:t xml:space="preserve"> at different stages. </w:t>
      </w:r>
    </w:p>
    <w:p w14:paraId="545A8AD2" w14:textId="4830441E" w:rsidR="00E062E3" w:rsidRDefault="005F652E" w:rsidP="00ED6D30">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6F0BF8">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7F54A32A" w:rsidR="00B00758" w:rsidRDefault="009F12CB" w:rsidP="00ED6D30">
      <w:r>
        <w:t xml:space="preserve">Finally, the </w:t>
      </w:r>
      <w:r w:rsidRPr="00E062E3">
        <w:rPr>
          <w:i/>
          <w:iCs/>
        </w:rPr>
        <w:t>optimizer parameter</w:t>
      </w:r>
      <w:r>
        <w:t xml:space="preserve"> is the bound gap. For each feasible</w:t>
      </w:r>
      <w:r w:rsidR="007117B9">
        <w:t xml:space="preserve"> (but not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bound on the objective function</w:t>
      </w:r>
      <w:r w:rsidR="00C64DE6">
        <w:t>.</w:t>
      </w:r>
      <w:r>
        <w:t xml:space="preserve"> As the solutions get closer to the optimal, the objective function and its lower bound converge. </w:t>
      </w:r>
      <w:r w:rsidR="00403DCB">
        <w:t xml:space="preserve">For a solution that outputs 1500 </w:t>
      </w:r>
      <w:r w:rsidR="0066107E">
        <w:t>kMWK</w:t>
      </w:r>
      <w:r w:rsidR="00403DCB">
        <w:t xml:space="preserve">/week with a bound gap of 3%, the infimum </w:t>
      </w:r>
      <w:r w:rsidR="00031F25">
        <w:t>bound</w:t>
      </w:r>
      <w:r w:rsidR="007117B9">
        <w:t xml:space="preserve"> </w:t>
      </w:r>
      <w:r w:rsidR="00403DCB">
        <w:t>solution is 14</w:t>
      </w:r>
      <w:r w:rsidR="00031F25">
        <w:t>85</w:t>
      </w:r>
      <w:r w:rsidR="00403DCB">
        <w:t xml:space="preserve"> </w:t>
      </w:r>
      <w:r w:rsidR="0066107E">
        <w:t>kMWK</w:t>
      </w:r>
      <w:r w:rsidR="00403DCB">
        <w:t>/week</w:t>
      </w:r>
      <w:r w:rsidR="008B3755">
        <w:t xml:space="preserve">. </w:t>
      </w:r>
      <w:r w:rsidR="00775545">
        <w:t xml:space="preserve">At this point, the uncertainties are </w:t>
      </w:r>
      <w:r w:rsidR="003F2D46">
        <w:t>assumed</w:t>
      </w:r>
      <w:r w:rsidR="00775545">
        <w:t xml:space="preserve"> greater than this gap. </w:t>
      </w:r>
    </w:p>
    <w:p w14:paraId="777E62CA" w14:textId="437E06DF"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6F0BF8">
        <w:t xml:space="preserve">Table </w:t>
      </w:r>
      <w:r w:rsidR="006F0BF8">
        <w:rPr>
          <w:noProof/>
        </w:rPr>
        <w:t>3</w:t>
      </w:r>
      <w:r w:rsidR="005422EC">
        <w:fldChar w:fldCharType="end"/>
      </w:r>
      <w:r w:rsidR="000C026B">
        <w:t xml:space="preserve">, with the values that are used as default and their units. </w:t>
      </w:r>
    </w:p>
    <w:p w14:paraId="130F17A5" w14:textId="305D9200" w:rsidR="00B573AD" w:rsidRDefault="00B573AD" w:rsidP="0050250A">
      <w:pPr>
        <w:pStyle w:val="Caption"/>
      </w:pPr>
      <w:bookmarkStart w:id="49" w:name="_Ref120036410"/>
      <w:r>
        <w:t xml:space="preserve">Table </w:t>
      </w:r>
      <w:fldSimple w:instr=" SEQ Table \* ARABIC ">
        <w:r w:rsidR="006F0BF8">
          <w:rPr>
            <w:noProof/>
          </w:rPr>
          <w:t>3</w:t>
        </w:r>
      </w:fldSimple>
      <w:bookmarkEnd w:id="49"/>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1"/>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77777777" w:rsidR="00B23639" w:rsidRDefault="00B23639" w:rsidP="00ED6D30">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77777777" w:rsidR="00B23639" w:rsidRDefault="00B23639" w:rsidP="00ED6D30">
            <w:pPr>
              <w:rPr>
                <w:rStyle w:val="SubtleEmphasis"/>
                <w:i w:val="0"/>
                <w:iCs w:val="0"/>
                <w:color w:val="auto"/>
              </w:rPr>
            </w:pPr>
            <w:r>
              <w:rPr>
                <w:rStyle w:val="SubtleEmphasis"/>
                <w:i w:val="0"/>
                <w:iCs w:val="0"/>
                <w:color w:val="auto"/>
              </w:rPr>
              <w:t>skip/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lastRenderedPageBreak/>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2"/>
            </w:r>
          </w:p>
        </w:tc>
        <w:tc>
          <w:tcPr>
            <w:tcW w:w="1695" w:type="dxa"/>
          </w:tcPr>
          <w:p w14:paraId="59861DB7" w14:textId="27046A63" w:rsidR="00B23639" w:rsidRDefault="002877E1" w:rsidP="00ED6D30">
            <w:pPr>
              <w:rPr>
                <w:rStyle w:val="SubtleEmphasis"/>
                <w:i w:val="0"/>
                <w:iCs w:val="0"/>
                <w:color w:val="auto"/>
              </w:rPr>
            </w:pPr>
            <w:r>
              <w:rPr>
                <w:rStyle w:val="SubtleEmphasis"/>
                <w:i w:val="0"/>
                <w:iCs w:val="0"/>
                <w:color w:val="auto"/>
              </w:rPr>
              <w:t>million 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3"/>
            </w:r>
          </w:p>
        </w:tc>
        <w:tc>
          <w:tcPr>
            <w:tcW w:w="1695" w:type="dxa"/>
          </w:tcPr>
          <w:p w14:paraId="66BF673F" w14:textId="26E2B17E"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4"/>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5"/>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77777777" w:rsidR="00B23639" w:rsidRDefault="00B23639" w:rsidP="00ED6D30"/>
    <w:p w14:paraId="51A46E44" w14:textId="62A25447" w:rsidR="00B00758" w:rsidRDefault="00662086" w:rsidP="00ED6D30">
      <w:pPr>
        <w:pStyle w:val="Heading3"/>
      </w:pPr>
      <w:bookmarkStart w:id="50" w:name="_Ref120037425"/>
      <w:bookmarkStart w:id="51" w:name="_Toc120281477"/>
      <w:r>
        <w:t>Pre-processing, s</w:t>
      </w:r>
      <w:r w:rsidR="00B00758">
        <w:t>cenario creation and selection</w:t>
      </w:r>
      <w:bookmarkEnd w:id="50"/>
      <w:bookmarkEnd w:id="51"/>
    </w:p>
    <w:p w14:paraId="23990C95" w14:textId="151C17A8" w:rsidR="00E32FE4" w:rsidRPr="00E32FE4" w:rsidRDefault="00E32FE4" w:rsidP="00ED6D30">
      <w:r>
        <w:t xml:space="preserve">A number of computations are done before the optimization, which reduces the number of constraints and variables, which in turn reduces the computation time. </w:t>
      </w:r>
    </w:p>
    <w:p w14:paraId="03244A13" w14:textId="5DCACBF7" w:rsidR="00776FC9" w:rsidRDefault="00DC7230" w:rsidP="00ED6D30">
      <w:r>
        <w:t>Because of possible variations of filling rates during the week, the filling rates have a length of 14</w:t>
      </w:r>
      <w:r w:rsidR="00834086">
        <w:t xml:space="preserve">, which is the number of periods. For now, they are set as constant throughout these periods, as described in </w:t>
      </w:r>
      <w:r w:rsidR="00834086">
        <w:fldChar w:fldCharType="begin"/>
      </w:r>
      <w:r w:rsidR="00834086">
        <w:instrText xml:space="preserve"> REF _Ref120109325 \r \h </w:instrText>
      </w:r>
      <w:r w:rsidR="00834086">
        <w:fldChar w:fldCharType="separate"/>
      </w:r>
      <w:r w:rsidR="006F0BF8">
        <w:t>2.4</w:t>
      </w:r>
      <w:r w:rsidR="00834086">
        <w:fldChar w:fldCharType="end"/>
      </w:r>
      <w:r w:rsidR="00834086">
        <w:t>.</w:t>
      </w:r>
    </w:p>
    <w:p w14:paraId="68FA4F65" w14:textId="65C4B825" w:rsidR="00C339AC" w:rsidRDefault="003C5777" w:rsidP="00ED6D30">
      <w:r>
        <w:t xml:space="preserve">A number of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12509B">
        <w:t xml:space="preserve"> for a 4 period scenario,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divisor, which, in the</w:t>
      </w:r>
      <w:r w:rsidR="00CC74AD">
        <w:t xml:space="preserve"> </w:t>
      </w:r>
      <w:r w:rsidR="004C4A90">
        <w:t xml:space="preserve">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46D95735"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p>
    <w:p w14:paraId="1AF35815" w14:textId="2F165AF6" w:rsidR="00C339AC" w:rsidRDefault="00C339AC" w:rsidP="00ED6D30">
      <w:r>
        <w:lastRenderedPageBreak/>
        <w:t>Depending on the waste characteristics, environmental parameters, a lower bound on the collection frequency may have to be put in place to limit fly breeding, public comfort and decomposition, which have a detrimental impact on public health</w:t>
      </w:r>
      <w:r w:rsidR="00EA168F">
        <w:t xml:space="preserve"> </w:t>
      </w:r>
      <w:r w:rsidR="00EA168F">
        <w:fldChar w:fldCharType="begin"/>
      </w:r>
      <w:r w:rsidR="004D42E7">
        <w:instrText xml:space="preserve"> ADDIN ZOTERO_ITEM CSL_CITATION {"citationID":"C55jvJkH","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4D42E7" w:rsidRPr="004D42E7">
        <w:rPr>
          <w:rFonts w:cs="Times"/>
        </w:rPr>
        <w:t>(Coffey and Coad, 2010)</w:t>
      </w:r>
      <w:r w:rsidR="00EA168F">
        <w:fldChar w:fldCharType="end"/>
      </w:r>
      <w:r w:rsidR="0020585F">
        <w:t xml:space="preserve">. </w:t>
      </w:r>
    </w:p>
    <w:p w14:paraId="1C20364D" w14:textId="698DA9DB"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number of skips to the optimization problem</w:t>
      </w:r>
      <w:r w:rsidR="005C5CD1">
        <w:t xml:space="preserve">. </w:t>
      </w:r>
    </w:p>
    <w:p w14:paraId="38E95AA3" w14:textId="64826D2E" w:rsidR="00B00758" w:rsidRDefault="00B00758" w:rsidP="00ED6D30">
      <w:pPr>
        <w:pStyle w:val="Heading3"/>
      </w:pPr>
      <w:bookmarkStart w:id="52" w:name="_Toc120281478"/>
      <w:r>
        <w:t>Problem formulation</w:t>
      </w:r>
      <w:bookmarkEnd w:id="52"/>
    </w:p>
    <w:p w14:paraId="0F1C2FFC" w14:textId="77777777" w:rsidR="00CD322A" w:rsidRDefault="00CD322A" w:rsidP="00ED6D30">
      <w:pPr>
        <w:rPr>
          <w:rStyle w:val="SubtleEmphasis"/>
        </w:rPr>
      </w:pPr>
      <w:r w:rsidRPr="00F60869">
        <w:rPr>
          <w:i/>
          <w:iCs/>
        </w:rPr>
        <w:t>Variables</w:t>
      </w:r>
    </w:p>
    <w:p w14:paraId="58052A18" w14:textId="43D21E3F" w:rsidR="008A1F4D" w:rsidRDefault="00CD322A" w:rsidP="009B1C4B">
      <w:pPr>
        <w:rPr>
          <w:rStyle w:val="SubtleEmphasis"/>
        </w:rPr>
      </w:pPr>
      <w:r w:rsidRPr="006805FF">
        <w:rPr>
          <w:rStyle w:val="SubtleEmphasis"/>
          <w:i w:val="0"/>
          <w:iCs w:val="0"/>
          <w:color w:val="auto"/>
        </w:rPr>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6"/>
      </w:r>
      <w:r w:rsidR="00E41477">
        <w:rPr>
          <w:rStyle w:val="SubtleEmphasis"/>
          <w:i w:val="0"/>
          <w:iCs w:val="0"/>
          <w:color w:val="auto"/>
        </w:rPr>
        <w:t>.</w:t>
      </w:r>
    </w:p>
    <w:p w14:paraId="22AE0385" w14:textId="0C7CB7BD" w:rsidR="008A1F4D" w:rsidRDefault="008A1F4D" w:rsidP="00ED6D30">
      <w:pPr>
        <w:rPr>
          <w:rStyle w:val="SubtleEmphasis"/>
        </w:rPr>
      </w:pPr>
      <w:r w:rsidRPr="00F60869">
        <w:rPr>
          <w:i/>
          <w:iCs/>
        </w:rPr>
        <w:t>Objective</w:t>
      </w:r>
      <w:r>
        <w:rPr>
          <w:rStyle w:val="SubtleEmphasis"/>
        </w:rPr>
        <w:t xml:space="preserve"> </w:t>
      </w:r>
      <w:r w:rsidRPr="00F60869">
        <w:rPr>
          <w:i/>
          <w:iCs/>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310BC2"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1532BD5E" w:rsidR="00E77374" w:rsidRDefault="00E77374" w:rsidP="0050250A">
            <w:pPr>
              <w:pStyle w:val="Caption"/>
            </w:pPr>
            <w:r>
              <w:t>(</w:t>
            </w:r>
            <w:fldSimple w:instr=" SEQ Equation \* ARABIC ">
              <w:r w:rsidR="006F0BF8">
                <w:rPr>
                  <w:noProof/>
                </w:rPr>
                <w:t>1</w:t>
              </w:r>
            </w:fldSimple>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053F2" w:rsidRDefault="008A1F4D" w:rsidP="00A33DCF">
      <w:r w:rsidRPr="003053F2">
        <w:rPr>
          <w:i/>
          <w:iCs/>
        </w:rPr>
        <w:t>Constraints</w:t>
      </w:r>
    </w:p>
    <w:p w14:paraId="63682192" w14:textId="33FCBDDE" w:rsidR="00A632CD" w:rsidRPr="003053F2" w:rsidRDefault="0097632A" w:rsidP="00ED6D30">
      <w:r w:rsidRPr="003053F2">
        <w:lastRenderedPageBreak/>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5A32B40D" w:rsidR="00BB56CB" w:rsidRPr="003053F2" w:rsidRDefault="00310BC2"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106DFC02" w:rsidR="00BB56CB" w:rsidRPr="003053F2" w:rsidRDefault="00BB56CB" w:rsidP="0050250A">
            <w:pPr>
              <w:pStyle w:val="Caption"/>
            </w:pPr>
            <w:r w:rsidRPr="003053F2">
              <w:t>(</w:t>
            </w:r>
            <w:fldSimple w:instr=" SEQ Equation \* ARABIC ">
              <w:r w:rsidR="006F0BF8" w:rsidRPr="003053F2">
                <w:t>2</w:t>
              </w:r>
            </w:fldSimple>
            <w:r w:rsidRPr="003053F2">
              <w:t>)</w:t>
            </w:r>
          </w:p>
        </w:tc>
      </w:tr>
    </w:tbl>
    <w:p w14:paraId="23D94DE9" w14:textId="3E477F0B"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2F69A00D" w:rsidR="00662430" w:rsidRPr="003053F2" w:rsidRDefault="00310BC2" w:rsidP="00ED6D30">
            <m:oMathPara>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7ABADA90" w14:textId="25637D3A" w:rsidR="00662430" w:rsidRPr="003053F2" w:rsidRDefault="00662430" w:rsidP="0050250A">
            <w:pPr>
              <w:pStyle w:val="Caption"/>
            </w:pPr>
            <w:r w:rsidRPr="003053F2">
              <w:t>(</w:t>
            </w:r>
            <w:fldSimple w:instr=" SEQ Equation \* ARABIC ">
              <w:r w:rsidR="006F0BF8" w:rsidRPr="003053F2">
                <w:t>3</w:t>
              </w:r>
            </w:fldSimple>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066914E9" w:rsidR="00685C6D" w:rsidRPr="003053F2" w:rsidRDefault="00310BC2"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496D87E0" w14:textId="6232C0EB" w:rsidR="00685C6D" w:rsidRPr="003053F2" w:rsidRDefault="00685C6D" w:rsidP="0050250A">
            <w:pPr>
              <w:pStyle w:val="Caption"/>
            </w:pPr>
            <w:r w:rsidRPr="003053F2">
              <w:t>(</w:t>
            </w:r>
            <w:fldSimple w:instr=" SEQ Equation \* ARABIC ">
              <w:r w:rsidR="006F0BF8" w:rsidRPr="003053F2">
                <w:t>4</w:t>
              </w:r>
            </w:fldSimple>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090DC2E0" w:rsidR="00685C6D" w:rsidRPr="003053F2" w:rsidRDefault="00310BC2"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00153AA0" w14:textId="3AD5B8E2" w:rsidR="00685C6D" w:rsidRPr="003053F2" w:rsidRDefault="00685C6D" w:rsidP="0050250A">
            <w:pPr>
              <w:pStyle w:val="Caption"/>
            </w:pPr>
            <w:r w:rsidRPr="003053F2">
              <w:t>(</w:t>
            </w:r>
            <w:fldSimple w:instr=" SEQ Equation \* ARABIC ">
              <w:r w:rsidR="006F0BF8" w:rsidRPr="003053F2">
                <w:t>5</w:t>
              </w:r>
            </w:fldSimple>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307FE09E" w:rsidR="004C6ED2" w:rsidRPr="003053F2" w:rsidRDefault="00310BC2" w:rsidP="00ED6D30">
            <m:oMathPara>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dd skips,</m:t>
                    </m:r>
                    <m:r>
                      <w:rPr>
                        <w:rFonts w:ascii="Cambria Math" w:hAnsi="Cambria Math"/>
                      </w:rPr>
                      <m:t>max</m:t>
                    </m:r>
                  </m:sub>
                </m:sSub>
              </m:oMath>
            </m:oMathPara>
          </w:p>
        </w:tc>
        <w:tc>
          <w:tcPr>
            <w:tcW w:w="376" w:type="pct"/>
          </w:tcPr>
          <w:p w14:paraId="19B29CA0" w14:textId="4664934A" w:rsidR="004C6ED2" w:rsidRPr="003053F2" w:rsidRDefault="004C6ED2" w:rsidP="0050250A">
            <w:pPr>
              <w:pStyle w:val="Caption"/>
            </w:pPr>
            <w:r w:rsidRPr="003053F2">
              <w:t>(</w:t>
            </w:r>
            <w:fldSimple w:instr=" SEQ Equation \* ARABIC ">
              <w:r w:rsidR="006F0BF8" w:rsidRPr="003053F2">
                <w:t>6</w:t>
              </w:r>
            </w:fldSimple>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4D28C390" w:rsidR="00B00758" w:rsidRDefault="001F5213" w:rsidP="00ED6D30">
      <w:pPr>
        <w:pStyle w:val="Heading3"/>
      </w:pPr>
      <w:bookmarkStart w:id="53" w:name="_Toc120281479"/>
      <w:r>
        <w:t>Problem</w:t>
      </w:r>
      <w:r w:rsidR="00B00758">
        <w:t xml:space="preserve"> solving</w:t>
      </w:r>
      <w:bookmarkEnd w:id="53"/>
    </w:p>
    <w:p w14:paraId="2FE35975" w14:textId="69F9407C" w:rsidR="00C02655" w:rsidRDefault="00AC4D7D" w:rsidP="00C02655">
      <w:r>
        <w:t xml:space="preserve">The problem is implemented in MATLAB and solved with the commercial solver Gurobi through the YALMIP interface. </w:t>
      </w:r>
      <w:r w:rsidR="007317A2">
        <w:t xml:space="preserve">This is done to leverage </w:t>
      </w:r>
      <w:r w:rsidR="000E7696">
        <w:t xml:space="preserve">both </w:t>
      </w:r>
      <w:r w:rsidR="007317A2">
        <w:t>MATLAB’s matrix</w:t>
      </w:r>
      <w:r w:rsidR="007C1226">
        <w:t xml:space="preserve"> computation</w:t>
      </w:r>
      <w:r w:rsidR="007317A2">
        <w:t xml:space="preserve"> capabilities, </w:t>
      </w:r>
      <w:r w:rsidR="00E91522">
        <w:t xml:space="preserve">useful in problems with as many decision variables as this one, </w:t>
      </w:r>
      <w:r w:rsidR="007317A2">
        <w:t>and Gurobi’s versatility</w:t>
      </w:r>
      <w:r w:rsidR="00635174">
        <w:t xml:space="preserve"> and speed</w:t>
      </w:r>
      <w:r w:rsidR="001E7ED3">
        <w:t xml:space="preserve"> with MILP problems</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4" w:name="_Toc120281480"/>
      <w:r>
        <w:lastRenderedPageBreak/>
        <w:t>Results</w:t>
      </w:r>
      <w:bookmarkEnd w:id="54"/>
    </w:p>
    <w:p w14:paraId="3F2CEE2C" w14:textId="77777777" w:rsidR="00834F0A" w:rsidRDefault="00AB190A" w:rsidP="00795E93">
      <w:r>
        <w:t xml:space="preserve">With the parameters </w:t>
      </w:r>
      <w:r w:rsidR="00230B95">
        <w:t xml:space="preserve">given in </w:t>
      </w:r>
      <w:r w:rsidR="00100C7F">
        <w:fldChar w:fldCharType="begin"/>
      </w:r>
      <w:r w:rsidR="00100C7F">
        <w:instrText xml:space="preserve"> REF _Ref120036410 \h </w:instrText>
      </w:r>
      <w:r w:rsidR="00100C7F">
        <w:fldChar w:fldCharType="separate"/>
      </w:r>
      <w:r w:rsidR="00100C7F">
        <w:t xml:space="preserve">Table </w:t>
      </w:r>
      <w:r w:rsidR="00100C7F">
        <w:rPr>
          <w:noProof/>
        </w:rPr>
        <w:t>3</w:t>
      </w:r>
      <w:r w:rsidR="00100C7F">
        <w:fldChar w:fldCharType="end"/>
      </w:r>
      <w:r w:rsidR="00100C7F">
        <w:t xml:space="preserve">, the model is infeasible. </w:t>
      </w:r>
      <w:r w:rsidR="001F1B49">
        <w:t xml:space="preserve">With the 2 current trucks and without adding any skips, </w:t>
      </w:r>
      <w:r w:rsidR="00AC4F66">
        <w:t xml:space="preserve">there is no combination of schedules that satisfy the constraints. </w:t>
      </w:r>
      <w:r w:rsidR="00853B50">
        <w:t xml:space="preserve">In fact, any </w:t>
      </w:r>
      <w:r w:rsidR="00F3550A">
        <w:t>number of additional skips is infeasible with 2 vehicles</w:t>
      </w:r>
      <w:r w:rsidR="00834F0A">
        <w:t xml:space="preserve">. </w:t>
      </w:r>
    </w:p>
    <w:p w14:paraId="2E160345" w14:textId="06F5E431" w:rsidR="00834F0A" w:rsidRDefault="00834F0A" w:rsidP="00795E93">
      <w:r>
        <w:t xml:space="preserve">Additionally, setting the maximum number of vehicles to 3 and the maximum added number of skips to 2 is also infeasible. </w:t>
      </w:r>
      <w:r>
        <w:t>. This is simply because skips for which filling rates higher than 2/3 skip/day require an extra skip in order to not overflow over the Saturday-Monday gap.</w:t>
      </w:r>
    </w:p>
    <w:p w14:paraId="7B3524E4" w14:textId="39B9F5C3" w:rsidR="00795E93" w:rsidRDefault="001B154B" w:rsidP="00795E93">
      <w:r>
        <w:t xml:space="preserve">Setting the number of vehicles to 3, with </w:t>
      </w:r>
      <w:r w:rsidR="007E1ED9">
        <w:t xml:space="preserve">the </w:t>
      </w:r>
      <w:r w:rsidR="00AD7437">
        <w:t>maximum added number of skips to 5 and a maximum added number of skips to each existing location of 1, converges</w:t>
      </w:r>
      <w:r w:rsidR="00F04880">
        <w:t xml:space="preserve">. The results are shown in </w:t>
      </w:r>
      <w:r w:rsidR="001F144A">
        <w:fldChar w:fldCharType="begin"/>
      </w:r>
      <w:r w:rsidR="001F144A">
        <w:instrText xml:space="preserve"> REF _Ref120308857 \h </w:instrText>
      </w:r>
      <w:r w:rsidR="001F144A">
        <w:fldChar w:fldCharType="separate"/>
      </w:r>
      <w:r w:rsidR="001F144A">
        <w:t xml:space="preserve">Figure </w:t>
      </w:r>
      <w:r w:rsidR="001F144A">
        <w:rPr>
          <w:noProof/>
        </w:rPr>
        <w:t>18</w:t>
      </w:r>
      <w:r w:rsidR="001F144A">
        <w:fldChar w:fldCharType="end"/>
      </w:r>
      <w:r w:rsidR="001F144A">
        <w:t>-</w:t>
      </w:r>
      <w:r w:rsidR="001F144A">
        <w:fldChar w:fldCharType="begin"/>
      </w:r>
      <w:r w:rsidR="001F144A">
        <w:instrText xml:space="preserve"> REF _Ref120308861 \h </w:instrText>
      </w:r>
      <w:r w:rsidR="001F144A">
        <w:fldChar w:fldCharType="separate"/>
      </w:r>
      <w:r w:rsidR="001F144A">
        <w:t xml:space="preserve">Figure </w:t>
      </w:r>
      <w:r w:rsidR="001F144A">
        <w:rPr>
          <w:noProof/>
        </w:rPr>
        <w:t>20</w:t>
      </w:r>
      <w:r w:rsidR="001F144A">
        <w:fldChar w:fldCharType="end"/>
      </w:r>
      <w:r w:rsidR="001F144A">
        <w:t xml:space="preserve">. The total costs for a week is MWK1.390 million. </w:t>
      </w:r>
    </w:p>
    <w:p w14:paraId="5155DC3E" w14:textId="77777777" w:rsidR="00472327" w:rsidRDefault="00F04880" w:rsidP="00472327">
      <w:pPr>
        <w:keepNext/>
        <w:jc w:val="center"/>
      </w:pPr>
      <w:r>
        <w:rPr>
          <w:noProof/>
        </w:rPr>
        <w:drawing>
          <wp:inline distT="0" distB="0" distL="0" distR="0" wp14:anchorId="7D58AFF8" wp14:editId="4A04E87A">
            <wp:extent cx="5334000" cy="4000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6DD2FDEC" w14:textId="41511F59" w:rsidR="00F04880" w:rsidRDefault="00472327" w:rsidP="0050250A">
      <w:pPr>
        <w:pStyle w:val="Caption"/>
      </w:pPr>
      <w:bookmarkStart w:id="55" w:name="_Ref120308857"/>
      <w:r>
        <w:t xml:space="preserve">Figure </w:t>
      </w:r>
      <w:fldSimple w:instr=" SEQ Figure \* ARABIC ">
        <w:r w:rsidR="0050250A">
          <w:rPr>
            <w:noProof/>
          </w:rPr>
          <w:t>18</w:t>
        </w:r>
      </w:fldSimple>
      <w:bookmarkEnd w:id="55"/>
      <w:r>
        <w:t xml:space="preserve"> Schedule for the existing and added skips. The points above the horizontal line are added to the system. Special points (the *, x and +) represent extra-weekly collections</w:t>
      </w:r>
      <w:r w:rsidR="001F144A">
        <w:t xml:space="preserve">. </w:t>
      </w:r>
    </w:p>
    <w:p w14:paraId="1D7B362E" w14:textId="77777777" w:rsidR="00472327" w:rsidRDefault="00472327" w:rsidP="00472327">
      <w:pPr>
        <w:jc w:val="center"/>
      </w:pPr>
    </w:p>
    <w:p w14:paraId="362503A5" w14:textId="77777777" w:rsidR="001F144A" w:rsidRDefault="00F04880" w:rsidP="001F144A">
      <w:pPr>
        <w:keepNext/>
        <w:jc w:val="center"/>
      </w:pPr>
      <w:r>
        <w:rPr>
          <w:noProof/>
        </w:rPr>
        <w:lastRenderedPageBreak/>
        <w:drawing>
          <wp:inline distT="0" distB="0" distL="0" distR="0" wp14:anchorId="0DA8AFBB" wp14:editId="208C4E31">
            <wp:extent cx="5334000" cy="400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15A807FE" w14:textId="3EB1D024" w:rsidR="00F04880" w:rsidRDefault="001F144A" w:rsidP="0050250A">
      <w:pPr>
        <w:pStyle w:val="Caption"/>
      </w:pPr>
      <w:r>
        <w:t xml:space="preserve">Figure </w:t>
      </w:r>
      <w:fldSimple w:instr=" SEQ Figure \* ARABIC ">
        <w:r w:rsidR="0050250A">
          <w:rPr>
            <w:noProof/>
          </w:rPr>
          <w:t>19</w:t>
        </w:r>
      </w:fldSimple>
      <w:r>
        <w:t xml:space="preserve"> Number of skips serviced and number of vehicles operated on each day.</w:t>
      </w:r>
    </w:p>
    <w:p w14:paraId="232274E4" w14:textId="77777777" w:rsidR="001F144A" w:rsidRDefault="00F04880" w:rsidP="001F144A">
      <w:pPr>
        <w:keepNext/>
        <w:jc w:val="center"/>
      </w:pPr>
      <w:r>
        <w:rPr>
          <w:noProof/>
        </w:rPr>
        <w:drawing>
          <wp:inline distT="0" distB="0" distL="0" distR="0" wp14:anchorId="650E8EAE" wp14:editId="355FECDB">
            <wp:extent cx="5334000" cy="400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08265D41" w14:textId="7F5F1A2B" w:rsidR="00F04880" w:rsidRDefault="001F144A" w:rsidP="0050250A">
      <w:pPr>
        <w:pStyle w:val="Caption"/>
      </w:pPr>
      <w:bookmarkStart w:id="56" w:name="_Ref120308861"/>
      <w:r>
        <w:t xml:space="preserve">Figure </w:t>
      </w:r>
      <w:fldSimple w:instr=" SEQ Figure \* ARABIC ">
        <w:r w:rsidR="0050250A">
          <w:rPr>
            <w:noProof/>
          </w:rPr>
          <w:t>20</w:t>
        </w:r>
      </w:fldSimple>
      <w:bookmarkEnd w:id="56"/>
      <w:r>
        <w:t xml:space="preserve"> Costs for each day</w:t>
      </w:r>
    </w:p>
    <w:p w14:paraId="091FD430" w14:textId="36404357" w:rsidR="00AD6464" w:rsidRDefault="00AD6464" w:rsidP="00AD6464">
      <w:r>
        <w:lastRenderedPageBreak/>
        <w:t xml:space="preserve">From there, </w:t>
      </w:r>
      <w:r w:rsidR="00443321">
        <w:t xml:space="preserve">comparisons can be done between different scenarios, including adding more skips and calculating the benefits/costs, </w:t>
      </w:r>
      <w:r>
        <w:t xml:space="preserve"> </w:t>
      </w:r>
      <w:r w:rsidR="00443321">
        <w:t>and calculating the sensitivity to a number of parameters, such as average vehicle speed</w:t>
      </w:r>
      <w:r w:rsidR="00260C0F">
        <w:t>.</w:t>
      </w:r>
    </w:p>
    <w:p w14:paraId="5A643CEA" w14:textId="5281D4D1" w:rsidR="0050250A" w:rsidRDefault="0050250A" w:rsidP="00AD6464"/>
    <w:p w14:paraId="1BBD1CE9" w14:textId="77777777" w:rsidR="0050250A" w:rsidRDefault="0050250A" w:rsidP="0050250A">
      <w:pPr>
        <w:keepNext/>
        <w:jc w:val="center"/>
      </w:pPr>
      <w:r>
        <w:rPr>
          <w:noProof/>
        </w:rPr>
        <w:drawing>
          <wp:inline distT="0" distB="0" distL="0" distR="0" wp14:anchorId="08FFB848" wp14:editId="5CBE23DE">
            <wp:extent cx="5600700" cy="3637915"/>
            <wp:effectExtent l="0" t="0" r="0" b="635"/>
            <wp:docPr id="13" name="Chart 13">
              <a:extLst xmlns:a="http://schemas.openxmlformats.org/drawingml/2006/main">
                <a:ext uri="{FF2B5EF4-FFF2-40B4-BE49-F238E27FC236}">
                  <a16:creationId xmlns:a16="http://schemas.microsoft.com/office/drawing/2014/main" id="{8ACCC2EF-6E5F-4483-807B-98060B688D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9CE40C6" w14:textId="1F4081A3" w:rsidR="0050250A" w:rsidRPr="0050250A" w:rsidRDefault="0050250A" w:rsidP="0050250A">
      <w:pPr>
        <w:pStyle w:val="Caption"/>
      </w:pPr>
      <w:r>
        <w:t xml:space="preserve">Figure </w:t>
      </w:r>
      <w:fldSimple w:instr=" SEQ Figure \* ARABIC ">
        <w:r>
          <w:rPr>
            <w:noProof/>
          </w:rPr>
          <w:t>21</w:t>
        </w:r>
      </w:fldSimple>
      <w:r>
        <w:t xml:space="preserve"> Costs for additional skips with a maximum of 1 and 2 additional skips at each existing skip location</w:t>
      </w:r>
    </w:p>
    <w:p w14:paraId="55D668A1" w14:textId="5A7CFC41" w:rsidR="00443321" w:rsidRDefault="00443321" w:rsidP="00AD6464"/>
    <w:p w14:paraId="07E63969" w14:textId="33C35E5B" w:rsidR="005A590C" w:rsidRDefault="005A590C" w:rsidP="00AD6464">
      <w:r>
        <w:t xml:space="preserve">If replace dump with compost: </w:t>
      </w:r>
      <w:r w:rsidRPr="005A590C">
        <w:t>1.283804037759999e+06</w:t>
      </w:r>
    </w:p>
    <w:p w14:paraId="6907A272" w14:textId="03069460" w:rsidR="005A590C" w:rsidRDefault="00B34245" w:rsidP="00AD6464">
      <w:r>
        <w:t>Analysis plan:</w:t>
      </w:r>
    </w:p>
    <w:p w14:paraId="2E76C7EB" w14:textId="68476BA5" w:rsidR="00B34245" w:rsidRDefault="00B34245" w:rsidP="00B34245">
      <w:pPr>
        <w:pStyle w:val="ListParagraph"/>
        <w:numPr>
          <w:ilvl w:val="0"/>
          <w:numId w:val="11"/>
        </w:numPr>
      </w:pPr>
      <w:r>
        <w:t>Minimum vehicles and additional skips for 1 and 2 set_add_skips</w:t>
      </w:r>
    </w:p>
    <w:p w14:paraId="16F9837E" w14:textId="79769963" w:rsidR="00B34245" w:rsidRDefault="00B34245" w:rsidP="00B34245">
      <w:pPr>
        <w:pStyle w:val="ListParagraph"/>
        <w:numPr>
          <w:ilvl w:val="0"/>
          <w:numId w:val="11"/>
        </w:numPr>
      </w:pPr>
      <w:r>
        <w:t>Difference between set_add_skips = 1 &amp; 2</w:t>
      </w:r>
    </w:p>
    <w:p w14:paraId="55E7664C" w14:textId="7D405157" w:rsidR="008842B2" w:rsidRDefault="008842B2" w:rsidP="00B34245">
      <w:pPr>
        <w:pStyle w:val="ListParagraph"/>
        <w:numPr>
          <w:ilvl w:val="0"/>
          <w:numId w:val="11"/>
        </w:numPr>
      </w:pPr>
      <w:r>
        <w:t>Additional vehicle (probably just for 1 set_add_skips)</w:t>
      </w:r>
    </w:p>
    <w:p w14:paraId="277D6055" w14:textId="5D31B5BE" w:rsidR="00E731E6" w:rsidRDefault="00E731E6" w:rsidP="00B34245">
      <w:pPr>
        <w:pStyle w:val="ListParagraph"/>
        <w:numPr>
          <w:ilvl w:val="0"/>
          <w:numId w:val="11"/>
        </w:numPr>
      </w:pPr>
      <w:r>
        <w:t xml:space="preserve">Just compost/changing some skips to compost </w:t>
      </w:r>
      <w:r>
        <w:sym w:font="Wingdings" w:char="F0E0"/>
      </w:r>
      <w:r>
        <w:t xml:space="preserve"> have to solve issue of transition</w:t>
      </w:r>
    </w:p>
    <w:p w14:paraId="56BAFA3C" w14:textId="3D1A9366" w:rsidR="00E731E6" w:rsidRDefault="00E731E6" w:rsidP="00B34245">
      <w:pPr>
        <w:pStyle w:val="ListParagraph"/>
        <w:numPr>
          <w:ilvl w:val="0"/>
          <w:numId w:val="11"/>
        </w:numPr>
      </w:pPr>
      <w:r>
        <w:t>General remarks, other data artifacts</w:t>
      </w:r>
    </w:p>
    <w:p w14:paraId="3F957524" w14:textId="323905AD" w:rsidR="00E731E6" w:rsidRDefault="00E731E6" w:rsidP="00E731E6">
      <w:pPr>
        <w:pStyle w:val="ListParagraph"/>
        <w:numPr>
          <w:ilvl w:val="1"/>
          <w:numId w:val="11"/>
        </w:numPr>
      </w:pPr>
      <w:r>
        <w:t>Which skips are generally added</w:t>
      </w:r>
    </w:p>
    <w:p w14:paraId="509B7E0F" w14:textId="66DB5CBF" w:rsidR="00E731E6" w:rsidRDefault="00E731E6" w:rsidP="00E731E6">
      <w:pPr>
        <w:pStyle w:val="ListParagraph"/>
        <w:numPr>
          <w:ilvl w:val="1"/>
          <w:numId w:val="11"/>
        </w:numPr>
      </w:pPr>
      <w:r>
        <w:t>Are first skips consistently the same? (including extras)</w:t>
      </w:r>
    </w:p>
    <w:p w14:paraId="0881F929" w14:textId="77777777" w:rsidR="00E731E6" w:rsidRPr="00AD6464" w:rsidRDefault="00E731E6" w:rsidP="00E731E6">
      <w:pPr>
        <w:pStyle w:val="ListParagraph"/>
        <w:numPr>
          <w:ilvl w:val="1"/>
          <w:numId w:val="11"/>
        </w:numPr>
      </w:pPr>
    </w:p>
    <w:p w14:paraId="2F122F01" w14:textId="61AB419E" w:rsidR="00F457B9" w:rsidRDefault="00A13C01" w:rsidP="00ED6D30">
      <w:pPr>
        <w:pStyle w:val="Heading1"/>
      </w:pPr>
      <w:bookmarkStart w:id="57" w:name="_Toc120281481"/>
      <w:r>
        <w:lastRenderedPageBreak/>
        <w:t>Conclusions</w:t>
      </w:r>
      <w:bookmarkEnd w:id="57"/>
    </w:p>
    <w:p w14:paraId="03DFEE6D" w14:textId="12E95E1C" w:rsidR="00077294" w:rsidRPr="00077294" w:rsidRDefault="00073364" w:rsidP="00077294">
      <w:pPr>
        <w:pStyle w:val="Heading2"/>
      </w:pPr>
      <w:bookmarkStart w:id="58" w:name="_Toc120281482"/>
      <w:r>
        <w:t>Capital</w:t>
      </w:r>
      <w:r w:rsidR="00BB01B6">
        <w:t xml:space="preserve"> expenditure</w:t>
      </w:r>
      <w:bookmarkEnd w:id="58"/>
    </w:p>
    <w:p w14:paraId="575E7DC6" w14:textId="0C8ECFC3" w:rsidR="002C1FA5" w:rsidRDefault="00073364" w:rsidP="00ED6D30">
      <w:pPr>
        <w:pStyle w:val="Heading2"/>
      </w:pPr>
      <w:bookmarkStart w:id="59" w:name="_Toc120281483"/>
      <w:r>
        <w:t>Operational plannin</w:t>
      </w:r>
      <w:r w:rsidR="00FF1CD3">
        <w:t>g</w:t>
      </w:r>
      <w:bookmarkEnd w:id="59"/>
    </w:p>
    <w:p w14:paraId="3485C7CA" w14:textId="5044C137" w:rsidR="002C1FA5" w:rsidRDefault="00986D0E" w:rsidP="00ED6D30">
      <w:pPr>
        <w:pStyle w:val="Heading1"/>
      </w:pPr>
      <w:bookmarkStart w:id="60" w:name="_Toc120281484"/>
      <w:r>
        <w:t>Outlook</w:t>
      </w:r>
      <w:bookmarkEnd w:id="60"/>
    </w:p>
    <w:p w14:paraId="1C62A665" w14:textId="455804EE" w:rsidR="0054606E" w:rsidRDefault="004A0B13" w:rsidP="00396038">
      <w:pPr>
        <w:pStyle w:val="Heading2"/>
      </w:pPr>
      <w:bookmarkStart w:id="61" w:name="_Toc120281485"/>
      <w:r>
        <w:t>Implementation</w:t>
      </w:r>
      <w:bookmarkStart w:id="62" w:name="_Toc120281486"/>
      <w:bookmarkEnd w:id="61"/>
    </w:p>
    <w:p w14:paraId="69D0B3F0" w14:textId="49457A8A" w:rsidR="00396038" w:rsidRDefault="00B63ECA" w:rsidP="004D42E7">
      <w:r>
        <w:t>Implementing a schedule optimization tool</w:t>
      </w:r>
      <w:r w:rsidR="00D5513E">
        <w:t xml:space="preserve"> would demand a more in depth analysis of stakeholders, costs, operation parameters, and other constraints (e.g. fuel due to shortage). </w:t>
      </w:r>
      <w:r w:rsidR="00396038">
        <w:t>This would allow to set an optim</w:t>
      </w:r>
      <w:r w:rsidR="00AD56C7">
        <w:t xml:space="preserve">ized strategy to improve the </w:t>
      </w:r>
      <w:r w:rsidR="00EB1EF4">
        <w:t xml:space="preserve">level of service in the long-term, including the benefits of purchasing certain equipment, changing the routes. </w:t>
      </w:r>
    </w:p>
    <w:p w14:paraId="7D0C0738" w14:textId="50BCC7E4" w:rsidR="004D42E7" w:rsidRPr="004D42E7" w:rsidRDefault="00D5513E" w:rsidP="004D42E7">
      <w:r>
        <w:t xml:space="preserve">Considering </w:t>
      </w:r>
      <w:r w:rsidR="00CC2C8C">
        <w:t xml:space="preserve">the current equipment capital and operation could not service the skips </w:t>
      </w:r>
      <w:r w:rsidR="009C5C41">
        <w:t>without some overflow, some trade-off has to be made in the short term to minimize this overflow. I</w:t>
      </w:r>
      <w:r w:rsidR="003D44F5">
        <w:t>n the longer term, i</w:t>
      </w:r>
      <w:r w:rsidR="009C5C41">
        <w:t>mplement</w:t>
      </w:r>
      <w:r w:rsidR="003D44F5">
        <w:t>ation</w:t>
      </w:r>
      <w:r w:rsidR="009C5C41">
        <w:t xml:space="preserve"> </w:t>
      </w:r>
      <w:r w:rsidR="00423BC1">
        <w:t>will require a</w:t>
      </w:r>
      <w:r w:rsidR="003D44F5">
        <w:t xml:space="preserve"> set</w:t>
      </w:r>
      <w:r w:rsidR="00423BC1">
        <w:t xml:space="preserve"> information flow</w:t>
      </w:r>
      <w:r w:rsidR="003D44F5">
        <w:t xml:space="preserve"> and</w:t>
      </w:r>
      <w:r w:rsidR="005B42E9">
        <w:t xml:space="preserve"> intuitive decision making tools</w:t>
      </w:r>
      <w:r w:rsidR="00423BC1">
        <w:t xml:space="preserve">. </w:t>
      </w:r>
      <w:bookmarkEnd w:id="62"/>
      <w:r w:rsidR="000F4CB3">
        <w:t>These would ideally take the form of more or less systematic decision rules that can be implemented in excel</w:t>
      </w:r>
    </w:p>
    <w:p w14:paraId="620B02C5" w14:textId="5A5F723F" w:rsidR="00EC19C9" w:rsidRDefault="00EC19C9" w:rsidP="00EC19C9">
      <w:pPr>
        <w:pStyle w:val="Heading3"/>
      </w:pPr>
      <w:r>
        <w:t>Data collection</w:t>
      </w:r>
    </w:p>
    <w:p w14:paraId="3BD0CFD0" w14:textId="77777777" w:rsidR="009507F8" w:rsidRDefault="009507F8" w:rsidP="009507F8">
      <w:pPr>
        <w:pStyle w:val="ListParagraph"/>
        <w:numPr>
          <w:ilvl w:val="0"/>
          <w:numId w:val="11"/>
        </w:numPr>
      </w:pPr>
      <w:r>
        <w:t>Skip-level data</w:t>
      </w:r>
    </w:p>
    <w:p w14:paraId="54C12452" w14:textId="77777777" w:rsidR="009507F8" w:rsidRDefault="009507F8" w:rsidP="009507F8">
      <w:pPr>
        <w:pStyle w:val="ListParagraph"/>
        <w:numPr>
          <w:ilvl w:val="1"/>
          <w:numId w:val="11"/>
        </w:numPr>
      </w:pPr>
      <w:r w:rsidRPr="000120C7">
        <w:rPr>
          <w:b/>
          <w:bCs/>
        </w:rPr>
        <w:t>More complete data</w:t>
      </w:r>
      <w:r>
        <w:t xml:space="preserve">, with a more robust scale, two measurements per day and a more spatially and categorically representative set of skips. To allow for the analysis of short-term (weekly) patterns in filling. </w:t>
      </w:r>
    </w:p>
    <w:p w14:paraId="109B3BC1" w14:textId="77777777" w:rsidR="009507F8" w:rsidRDefault="009507F8" w:rsidP="009507F8">
      <w:pPr>
        <w:pStyle w:val="ListParagraph"/>
        <w:numPr>
          <w:ilvl w:val="0"/>
          <w:numId w:val="11"/>
        </w:numPr>
      </w:pPr>
      <w:r>
        <w:t>Dump data to estimate overfilling, underfilling and estimate costs</w:t>
      </w:r>
    </w:p>
    <w:p w14:paraId="2E50060C" w14:textId="0988B276" w:rsidR="009507F8" w:rsidRDefault="009507F8" w:rsidP="009507F8">
      <w:pPr>
        <w:pStyle w:val="ListParagraph"/>
        <w:numPr>
          <w:ilvl w:val="0"/>
          <w:numId w:val="11"/>
        </w:numPr>
      </w:pPr>
      <w:r>
        <w:t xml:space="preserve">Truck GPS and/or sensors to estimate operation (faster with GPS) and weight </w:t>
      </w:r>
      <w:r>
        <w:fldChar w:fldCharType="begin"/>
      </w:r>
      <w:r>
        <w:instrText xml:space="preserve"> ADDIN ZOTERO_ITEM CSL_CITATION {"citationID":"YEmScvbQ","properties":{"formattedCitation":"(Schoebitz {\\i{}et al.}, 2017)","plainCitation":"(Schoebitz et al., 2017)","noteIndex":0},"citationItems":[{"id":162,"uris":["http://zotero.org/users/7260192/items/JD9DPW4N"],"itemData":{"id":162,"type":"article-journal","abstract":"The majority of residents in low- and middle-income countries are served by onsite sanitation. Equitable access to sanitation, including emptying, collection, and transport services for the accumulation of faecal sludge remains a major challenge. Comprehensive information on service coverage by mechanical faecal sludge emptying service providers is lacking. The purpose of this study is to analyse the spatial distribution of service coverage and identify areas without faecal sludge emptying services in Kampala, Uganda. The study uses GIS (geographic information systems) as a tool to analyse real-time data of service providers based on GPS (global positioning system) units that were installed in a representative number of trucks. Of the total recorded 5653 emptying events, 27% were located outside Kampala city boundaries. Of those within Kampala city boundaries, 37% were classiﬁed as non-household customers. Areas without service provision accounted for 13% of the total area. Service provision normalised by population density revealed much greater service provision in medium- and high-income areas than low- and very low-income areas. The employed method provides a powerful tool to optimise faecal sludge management on a city-wide scale by increasing sustainability of the planning and decision-making process, increasing access to service provision and reducing faecal sludge transport times and costs.","container-title":"Sustainability","DOI":"10.3390/su9020194","ISSN":"2071-1050","issue":"2","journalAbbreviation":"Sustainability","language":"en","page":"194","source":"DOI.org (Crossref)","title":"GIS Analysis and Optimisation of Faecal Sludge Logistics at City-Wide Scale in Kampala, Uganda","volume":"9","author":[{"family":"Schoebitz","given":"Lars"},{"family":"Bischoff","given":"Fabian"},{"family":"Lohri","given":"Christian"},{"family":"Niwagaba","given":"Charles"},{"family":"Siber","given":"Rosi"},{"family":"Strande","given":"Linda"}],"issued":{"date-parts":[["2017",1,29]]},"citation-key":"schoebitzGISAnalysisOptimisation2017"}}],"schema":"https://github.com/citation-style-language/schema/raw/master/csl-citation.json"} </w:instrText>
      </w:r>
      <w:r>
        <w:fldChar w:fldCharType="separate"/>
      </w:r>
      <w:r w:rsidRPr="004D42E7">
        <w:rPr>
          <w:rFonts w:cs="Times"/>
          <w:szCs w:val="24"/>
        </w:rPr>
        <w:t xml:space="preserve">(Schoebitz </w:t>
      </w:r>
      <w:r w:rsidRPr="004D42E7">
        <w:rPr>
          <w:rFonts w:cs="Times"/>
          <w:i/>
          <w:iCs/>
          <w:szCs w:val="24"/>
        </w:rPr>
        <w:t>et al.</w:t>
      </w:r>
      <w:r w:rsidRPr="004D42E7">
        <w:rPr>
          <w:rFonts w:cs="Times"/>
          <w:szCs w:val="24"/>
        </w:rPr>
        <w:t>, 2017)</w:t>
      </w:r>
      <w:r>
        <w:fldChar w:fldCharType="end"/>
      </w:r>
      <w:r>
        <w:t xml:space="preserve">. </w:t>
      </w:r>
      <w:r w:rsidR="00AF29A8">
        <w:t>Especially feasible</w:t>
      </w:r>
      <w:r>
        <w:t xml:space="preserve"> </w:t>
      </w:r>
      <w:r w:rsidR="00AF29A8">
        <w:t>with</w:t>
      </w:r>
      <w:r>
        <w:t xml:space="preserve"> limited number of trucks. </w:t>
      </w:r>
    </w:p>
    <w:p w14:paraId="4F04D745" w14:textId="77777777" w:rsidR="009507F8" w:rsidRDefault="009507F8" w:rsidP="009507F8">
      <w:pPr>
        <w:pStyle w:val="ListParagraph"/>
        <w:numPr>
          <w:ilvl w:val="0"/>
          <w:numId w:val="11"/>
        </w:numPr>
      </w:pPr>
      <w:r>
        <w:t>Surveys on current operation.</w:t>
      </w:r>
    </w:p>
    <w:p w14:paraId="1AAEB7E0" w14:textId="058D8D5C" w:rsidR="009507F8" w:rsidRPr="009507F8" w:rsidRDefault="009507F8" w:rsidP="009507F8">
      <w:pPr>
        <w:pStyle w:val="ListParagraph"/>
        <w:numPr>
          <w:ilvl w:val="0"/>
          <w:numId w:val="11"/>
        </w:numPr>
      </w:pPr>
      <w:r>
        <w:t xml:space="preserve">Measurement of composition of waste. </w:t>
      </w:r>
    </w:p>
    <w:p w14:paraId="47D4D8F3" w14:textId="2A540583" w:rsidR="00EC19C9" w:rsidRDefault="00EC19C9" w:rsidP="00EC19C9">
      <w:pPr>
        <w:pStyle w:val="Heading3"/>
      </w:pPr>
      <w:r>
        <w:t>Information flow</w:t>
      </w:r>
      <w:r w:rsidR="009507F8">
        <w:t>/monitoring</w:t>
      </w:r>
    </w:p>
    <w:p w14:paraId="72EE85B0" w14:textId="3D9EFA9F" w:rsidR="00FE638F" w:rsidRDefault="00FE638F" w:rsidP="00FE638F">
      <w:pPr>
        <w:pStyle w:val="ListParagraph"/>
        <w:numPr>
          <w:ilvl w:val="0"/>
          <w:numId w:val="11"/>
        </w:numPr>
      </w:pPr>
      <w:r>
        <w:t>Call when full</w:t>
      </w:r>
    </w:p>
    <w:p w14:paraId="1701835A" w14:textId="5B37D068" w:rsidR="00FE638F" w:rsidRDefault="00FE638F" w:rsidP="00FE638F">
      <w:pPr>
        <w:pStyle w:val="ListParagraph"/>
        <w:numPr>
          <w:ilvl w:val="0"/>
          <w:numId w:val="11"/>
        </w:numPr>
      </w:pPr>
      <w:r>
        <w:t>Records keeping</w:t>
      </w:r>
    </w:p>
    <w:p w14:paraId="0743023F" w14:textId="7A37E7A5" w:rsidR="00FE638F" w:rsidRDefault="00337501" w:rsidP="00FE638F">
      <w:pPr>
        <w:pStyle w:val="ListParagraph"/>
        <w:numPr>
          <w:ilvl w:val="0"/>
          <w:numId w:val="11"/>
        </w:numPr>
      </w:pPr>
      <w:r>
        <w:t>Easy reporting of overflowing + record keeping and estimation of days overflowed</w:t>
      </w:r>
    </w:p>
    <w:p w14:paraId="0CD5DC60" w14:textId="6083C40B" w:rsidR="004D2353" w:rsidRPr="00FE638F" w:rsidRDefault="004D2353" w:rsidP="009507F8">
      <w:pPr>
        <w:pStyle w:val="ListParagraph"/>
        <w:numPr>
          <w:ilvl w:val="0"/>
          <w:numId w:val="11"/>
        </w:numPr>
      </w:pPr>
      <w:r>
        <w:t xml:space="preserve">Information officer? </w:t>
      </w:r>
    </w:p>
    <w:p w14:paraId="3BFB2625" w14:textId="68D523E7" w:rsidR="00B20529" w:rsidRDefault="00B20529" w:rsidP="00ED6D30">
      <w:pPr>
        <w:pStyle w:val="Heading2"/>
      </w:pPr>
      <w:bookmarkStart w:id="63" w:name="_Toc120281488"/>
      <w:r>
        <w:t>Current</w:t>
      </w:r>
      <w:r w:rsidR="00756C0E">
        <w:t xml:space="preserve"> organizational and operational </w:t>
      </w:r>
      <w:r w:rsidR="00D806C1">
        <w:t>state</w:t>
      </w:r>
      <w:bookmarkEnd w:id="63"/>
    </w:p>
    <w:p w14:paraId="207279A9" w14:textId="6A7161DE" w:rsidR="00C605E7" w:rsidRDefault="00C605E7" w:rsidP="00ED6D30">
      <w:pPr>
        <w:pStyle w:val="ListParagraph"/>
        <w:numPr>
          <w:ilvl w:val="0"/>
          <w:numId w:val="11"/>
        </w:numPr>
      </w:pPr>
      <w:r>
        <w:t>Current operational protocols</w:t>
      </w:r>
    </w:p>
    <w:p w14:paraId="53CF4E60" w14:textId="10A18B87" w:rsidR="00356D82" w:rsidRDefault="00EC1A0B" w:rsidP="00ED6D30">
      <w:pPr>
        <w:pStyle w:val="ListParagraph"/>
        <w:numPr>
          <w:ilvl w:val="0"/>
          <w:numId w:val="11"/>
        </w:numPr>
      </w:pPr>
      <w:r>
        <w:t>More specific constraints</w:t>
      </w:r>
    </w:p>
    <w:p w14:paraId="13AE0C7F" w14:textId="381F9321" w:rsidR="00EC1A0B" w:rsidRDefault="00EC1A0B" w:rsidP="00ED6D30">
      <w:pPr>
        <w:pStyle w:val="ListParagraph"/>
        <w:numPr>
          <w:ilvl w:val="0"/>
          <w:numId w:val="11"/>
        </w:numPr>
      </w:pPr>
      <w:r>
        <w:t>Accurate costs analysis</w:t>
      </w:r>
    </w:p>
    <w:p w14:paraId="3054B6F7" w14:textId="77777777" w:rsidR="00F4687B" w:rsidRDefault="00706B7B" w:rsidP="00ED6D30">
      <w:pPr>
        <w:pStyle w:val="ListParagraph"/>
        <w:numPr>
          <w:ilvl w:val="0"/>
          <w:numId w:val="11"/>
        </w:numPr>
      </w:pPr>
      <w:r>
        <w:t xml:space="preserve">Measured time of travel between </w:t>
      </w:r>
      <w:r w:rsidR="00C1164F">
        <w:t>skips</w:t>
      </w:r>
    </w:p>
    <w:p w14:paraId="14AFE536" w14:textId="27EC6FDD" w:rsidR="00B5369F" w:rsidRPr="00D806C1" w:rsidRDefault="00F4687B" w:rsidP="00ED6D30">
      <w:pPr>
        <w:pStyle w:val="ListParagraph"/>
        <w:numPr>
          <w:ilvl w:val="0"/>
          <w:numId w:val="11"/>
        </w:numPr>
      </w:pPr>
      <w:r>
        <w:lastRenderedPageBreak/>
        <w:t>S</w:t>
      </w:r>
      <w:r w:rsidR="006F0CB5">
        <w:t>takeholder analysis</w:t>
      </w:r>
    </w:p>
    <w:p w14:paraId="04E0A067" w14:textId="1DFD2F30" w:rsidR="00A01443" w:rsidRDefault="00A96E4C" w:rsidP="00ED6D30">
      <w:pPr>
        <w:pStyle w:val="Heading1"/>
      </w:pPr>
      <w:bookmarkStart w:id="64" w:name="_Toc120281489"/>
      <w:r>
        <w:t>References</w:t>
      </w:r>
      <w:bookmarkEnd w:id="64"/>
    </w:p>
    <w:p w14:paraId="4E48D7EF" w14:textId="77777777" w:rsidR="004D42E7" w:rsidRPr="004D42E7" w:rsidRDefault="00186E0C" w:rsidP="004D42E7">
      <w:pPr>
        <w:pStyle w:val="Bibliography"/>
        <w:rPr>
          <w:rFonts w:ascii="Times New Roman" w:hAnsi="Times New Roman" w:cs="Times New Roman"/>
          <w:sz w:val="24"/>
        </w:rPr>
      </w:pPr>
      <w:r>
        <w:fldChar w:fldCharType="begin"/>
      </w:r>
      <w:r w:rsidR="004D42E7">
        <w:instrText xml:space="preserve"> ADDIN ZOTERO_BIBL {"uncited":[],"omitted":[],"custom":[]} CSL_BIBLIOGRAPHY </w:instrText>
      </w:r>
      <w:r>
        <w:fldChar w:fldCharType="separate"/>
      </w:r>
      <w:r w:rsidR="004D42E7" w:rsidRPr="004D42E7">
        <w:rPr>
          <w:rFonts w:ascii="Times New Roman" w:hAnsi="Times New Roman" w:cs="Times New Roman"/>
          <w:sz w:val="24"/>
        </w:rPr>
        <w:t xml:space="preserve">Baptista, S., Oliveira, R.C. and Zúquete, E. (2002) ‘A period vehicle routing case study’, </w:t>
      </w:r>
      <w:r w:rsidR="004D42E7" w:rsidRPr="004D42E7">
        <w:rPr>
          <w:rFonts w:ascii="Times New Roman" w:hAnsi="Times New Roman" w:cs="Times New Roman"/>
          <w:i/>
          <w:iCs/>
          <w:sz w:val="24"/>
        </w:rPr>
        <w:t>European Journal of Operational Research</w:t>
      </w:r>
      <w:r w:rsidR="004D42E7" w:rsidRPr="004D42E7">
        <w:rPr>
          <w:rFonts w:ascii="Times New Roman" w:hAnsi="Times New Roman" w:cs="Times New Roman"/>
          <w:sz w:val="24"/>
        </w:rPr>
        <w:t>, 139(2), pp. 220–229. Available at: https://doi.org/10.1016/S0377-2217(01)00363-0.</w:t>
      </w:r>
    </w:p>
    <w:p w14:paraId="5B90D6F8"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CEPA (2019) </w:t>
      </w:r>
      <w:r w:rsidRPr="004D42E7">
        <w:rPr>
          <w:rFonts w:ascii="Times New Roman" w:hAnsi="Times New Roman" w:cs="Times New Roman"/>
          <w:i/>
          <w:iCs/>
          <w:sz w:val="24"/>
        </w:rPr>
        <w:t>NATIONAL WASTE MANAGEMENT STRATEGY</w:t>
      </w:r>
      <w:r w:rsidRPr="004D42E7">
        <w:rPr>
          <w:rFonts w:ascii="Times New Roman" w:hAnsi="Times New Roman" w:cs="Times New Roman"/>
          <w:sz w:val="24"/>
        </w:rPr>
        <w:t>. MALAWI GOVERNMENT.</w:t>
      </w:r>
    </w:p>
    <w:p w14:paraId="5E93DE8E"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Coene, S., Arnout, A. and Spieksma, F.C.R. (2010) ‘On a periodic vehicle routing problem’, </w:t>
      </w:r>
      <w:r w:rsidRPr="004D42E7">
        <w:rPr>
          <w:rFonts w:ascii="Times New Roman" w:hAnsi="Times New Roman" w:cs="Times New Roman"/>
          <w:i/>
          <w:iCs/>
          <w:sz w:val="24"/>
        </w:rPr>
        <w:t>Journal of the Operational Research Society</w:t>
      </w:r>
      <w:r w:rsidRPr="004D42E7">
        <w:rPr>
          <w:rFonts w:ascii="Times New Roman" w:hAnsi="Times New Roman" w:cs="Times New Roman"/>
          <w:sz w:val="24"/>
        </w:rPr>
        <w:t>, 61(12), pp. 1719–1728. Available at: https://doi.org/10.1057/jors.2009.154.</w:t>
      </w:r>
    </w:p>
    <w:p w14:paraId="69CDCE1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Coffey, M. and Coad, A. (2010) </w:t>
      </w:r>
      <w:r w:rsidRPr="004D42E7">
        <w:rPr>
          <w:rFonts w:ascii="Times New Roman" w:hAnsi="Times New Roman" w:cs="Times New Roman"/>
          <w:i/>
          <w:iCs/>
          <w:sz w:val="24"/>
        </w:rPr>
        <w:t>Collection of municipal solid waste in developing countries</w:t>
      </w:r>
      <w:r w:rsidRPr="004D42E7">
        <w:rPr>
          <w:rFonts w:ascii="Times New Roman" w:hAnsi="Times New Roman" w:cs="Times New Roman"/>
          <w:sz w:val="24"/>
        </w:rPr>
        <w:t>. Nairobi, Kenya: UN-HABITAT.</w:t>
      </w:r>
    </w:p>
    <w:p w14:paraId="176846C3"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Diaz, L., Savage, G. and Eggerth, L. (2005) ‘SOLID WASTE MANAGEMENT’. UNEP.</w:t>
      </w:r>
    </w:p>
    <w:p w14:paraId="166F6ABA"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Kalina, M. and Tilley, E. (2020) ‘“BAD” TRASH: PROBLEMATISING WASTE IN BLANTYRE, MALAWI’, </w:t>
      </w:r>
      <w:r w:rsidRPr="004D42E7">
        <w:rPr>
          <w:rFonts w:ascii="Times New Roman" w:hAnsi="Times New Roman" w:cs="Times New Roman"/>
          <w:i/>
          <w:iCs/>
          <w:sz w:val="24"/>
        </w:rPr>
        <w:t>Detritus</w:t>
      </w:r>
      <w:r w:rsidRPr="004D42E7">
        <w:rPr>
          <w:rFonts w:ascii="Times New Roman" w:hAnsi="Times New Roman" w:cs="Times New Roman"/>
          <w:sz w:val="24"/>
        </w:rPr>
        <w:t>, (12), pp. 187–200. Available at: https://doi.org/10.31025/2611-4135/2020.13994.</w:t>
      </w:r>
    </w:p>
    <w:p w14:paraId="4B5E2AC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Kasinja, C. and Tilley, E. (2018) ‘Formalization of Informal Waste Pickers’ Cooperatives in Blantyre, Malawi: A Feasibility Assessment’, </w:t>
      </w:r>
      <w:r w:rsidRPr="004D42E7">
        <w:rPr>
          <w:rFonts w:ascii="Times New Roman" w:hAnsi="Times New Roman" w:cs="Times New Roman"/>
          <w:i/>
          <w:iCs/>
          <w:sz w:val="24"/>
        </w:rPr>
        <w:t>Sustainability</w:t>
      </w:r>
      <w:r w:rsidRPr="004D42E7">
        <w:rPr>
          <w:rFonts w:ascii="Times New Roman" w:hAnsi="Times New Roman" w:cs="Times New Roman"/>
          <w:sz w:val="24"/>
        </w:rPr>
        <w:t>, 10(4), p. 1149. Available at: https://doi.org/10.3390/su10041149.</w:t>
      </w:r>
    </w:p>
    <w:p w14:paraId="769BD98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Malawi 24 (2022) </w:t>
      </w:r>
      <w:r w:rsidRPr="004D42E7">
        <w:rPr>
          <w:rFonts w:ascii="Times New Roman" w:hAnsi="Times New Roman" w:cs="Times New Roman"/>
          <w:i/>
          <w:iCs/>
          <w:sz w:val="24"/>
        </w:rPr>
        <w:t>Govt increases civil servants’ salaries</w:t>
      </w:r>
      <w:r w:rsidRPr="004D42E7">
        <w:rPr>
          <w:rFonts w:ascii="Times New Roman" w:hAnsi="Times New Roman" w:cs="Times New Roman"/>
          <w:sz w:val="24"/>
        </w:rPr>
        <w:t xml:space="preserve">, </w:t>
      </w:r>
      <w:r w:rsidRPr="004D42E7">
        <w:rPr>
          <w:rFonts w:ascii="Times New Roman" w:hAnsi="Times New Roman" w:cs="Times New Roman"/>
          <w:i/>
          <w:iCs/>
          <w:sz w:val="24"/>
        </w:rPr>
        <w:t>Malawi 24</w:t>
      </w:r>
      <w:r w:rsidRPr="004D42E7">
        <w:rPr>
          <w:rFonts w:ascii="Times New Roman" w:hAnsi="Times New Roman" w:cs="Times New Roman"/>
          <w:sz w:val="24"/>
        </w:rPr>
        <w:t>. Available at: https://malawi24.com/2022/04/28/govt-increases-civil-servants-salaries/ (Accessed: 24 November 2022).</w:t>
      </w:r>
    </w:p>
    <w:p w14:paraId="53F4E39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MERA (2022) ‘REVIEW OF PRICES OF PETROL, DIESEL, AND PARAFFIN FOR THE MONTH OF SEPTEMBER 2022’, </w:t>
      </w:r>
      <w:r w:rsidRPr="004D42E7">
        <w:rPr>
          <w:rFonts w:ascii="Times New Roman" w:hAnsi="Times New Roman" w:cs="Times New Roman"/>
          <w:i/>
          <w:iCs/>
          <w:sz w:val="24"/>
        </w:rPr>
        <w:t>Malawi Energy Regulatory Authority</w:t>
      </w:r>
      <w:r w:rsidRPr="004D42E7">
        <w:rPr>
          <w:rFonts w:ascii="Times New Roman" w:hAnsi="Times New Roman" w:cs="Times New Roman"/>
          <w:sz w:val="24"/>
        </w:rPr>
        <w:t>, 14 September. Available at: https://mera.mw/2022/09/14/review-of-prices-of-petrol-diesel-and-paraffin-for-the-month-of-september-2022/ (Accessed: 24 November 2022).</w:t>
      </w:r>
    </w:p>
    <w:p w14:paraId="74CBDFB5"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Mpanang’ombe, W., Mallory, A. and Tilley, E. (2021) ‘Poverty, politics and plastic: Organic waste sorting in Blantyre’s public markets’, </w:t>
      </w:r>
      <w:r w:rsidRPr="004D42E7">
        <w:rPr>
          <w:rFonts w:ascii="Times New Roman" w:hAnsi="Times New Roman" w:cs="Times New Roman"/>
          <w:i/>
          <w:iCs/>
          <w:sz w:val="24"/>
        </w:rPr>
        <w:t>Journal of Urban Management</w:t>
      </w:r>
      <w:r w:rsidRPr="004D42E7">
        <w:rPr>
          <w:rFonts w:ascii="Times New Roman" w:hAnsi="Times New Roman" w:cs="Times New Roman"/>
          <w:sz w:val="24"/>
        </w:rPr>
        <w:t>, 10(3), pp. 192–204. Available at: https://doi.org/10.1016/j.jum.2021.05.001.</w:t>
      </w:r>
    </w:p>
    <w:p w14:paraId="4C522A60"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Ndau, H. and Tilley, E. (2018) ‘Willingness to Pay for Improved Household Solid Waste Collection in Blantyre, Malawi’, </w:t>
      </w:r>
      <w:r w:rsidRPr="004D42E7">
        <w:rPr>
          <w:rFonts w:ascii="Times New Roman" w:hAnsi="Times New Roman" w:cs="Times New Roman"/>
          <w:i/>
          <w:iCs/>
          <w:sz w:val="24"/>
        </w:rPr>
        <w:t>Economies</w:t>
      </w:r>
      <w:r w:rsidRPr="004D42E7">
        <w:rPr>
          <w:rFonts w:ascii="Times New Roman" w:hAnsi="Times New Roman" w:cs="Times New Roman"/>
          <w:sz w:val="24"/>
        </w:rPr>
        <w:t>, 6(4), p. 54. Available at: https://doi.org/10.3390/economies6040054.</w:t>
      </w:r>
    </w:p>
    <w:p w14:paraId="0730760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Okot-Okumu, J. (2012) </w:t>
      </w:r>
      <w:r w:rsidRPr="004D42E7">
        <w:rPr>
          <w:rFonts w:ascii="Times New Roman" w:hAnsi="Times New Roman" w:cs="Times New Roman"/>
          <w:i/>
          <w:iCs/>
          <w:sz w:val="24"/>
        </w:rPr>
        <w:t>Solid Waste Management in African Cities – East Africa</w:t>
      </w:r>
      <w:r w:rsidRPr="004D42E7">
        <w:rPr>
          <w:rFonts w:ascii="Times New Roman" w:hAnsi="Times New Roman" w:cs="Times New Roman"/>
          <w:sz w:val="24"/>
        </w:rPr>
        <w:t xml:space="preserve">, </w:t>
      </w:r>
      <w:r w:rsidRPr="004D42E7">
        <w:rPr>
          <w:rFonts w:ascii="Times New Roman" w:hAnsi="Times New Roman" w:cs="Times New Roman"/>
          <w:i/>
          <w:iCs/>
          <w:sz w:val="24"/>
        </w:rPr>
        <w:t>Waste Management - An Integrated Vision</w:t>
      </w:r>
      <w:r w:rsidRPr="004D42E7">
        <w:rPr>
          <w:rFonts w:ascii="Times New Roman" w:hAnsi="Times New Roman" w:cs="Times New Roman"/>
          <w:sz w:val="24"/>
        </w:rPr>
        <w:t>. IntechOpen. Available at: https://doi.org/10.5772/50241.</w:t>
      </w:r>
    </w:p>
    <w:p w14:paraId="692C932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Raucq, J., Sörensen, K. and Cattrysse, D. (2019) ‘Solving a real-life roll-on–roll-off waste collection problem with column generation’, </w:t>
      </w:r>
      <w:r w:rsidRPr="004D42E7">
        <w:rPr>
          <w:rFonts w:ascii="Times New Roman" w:hAnsi="Times New Roman" w:cs="Times New Roman"/>
          <w:i/>
          <w:iCs/>
          <w:sz w:val="24"/>
        </w:rPr>
        <w:t>Journal on Vehicle Routing Algorithms</w:t>
      </w:r>
      <w:r w:rsidRPr="004D42E7">
        <w:rPr>
          <w:rFonts w:ascii="Times New Roman" w:hAnsi="Times New Roman" w:cs="Times New Roman"/>
          <w:sz w:val="24"/>
        </w:rPr>
        <w:t>, 2(1–4), pp. 41–54. Available at: https://doi.org/10.1007/s41604-019-00013-6.</w:t>
      </w:r>
    </w:p>
    <w:p w14:paraId="6E162A3D"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lastRenderedPageBreak/>
        <w:t xml:space="preserve">Schoebitz, L. </w:t>
      </w:r>
      <w:r w:rsidRPr="004D42E7">
        <w:rPr>
          <w:rFonts w:ascii="Times New Roman" w:hAnsi="Times New Roman" w:cs="Times New Roman"/>
          <w:i/>
          <w:iCs/>
          <w:sz w:val="24"/>
        </w:rPr>
        <w:t>et al.</w:t>
      </w:r>
      <w:r w:rsidRPr="004D42E7">
        <w:rPr>
          <w:rFonts w:ascii="Times New Roman" w:hAnsi="Times New Roman" w:cs="Times New Roman"/>
          <w:sz w:val="24"/>
        </w:rPr>
        <w:t xml:space="preserve"> (2017) ‘GIS Analysis and Optimisation of Faecal Sludge Logistics at City-Wide Scale in Kampala, Uganda’, </w:t>
      </w:r>
      <w:r w:rsidRPr="004D42E7">
        <w:rPr>
          <w:rFonts w:ascii="Times New Roman" w:hAnsi="Times New Roman" w:cs="Times New Roman"/>
          <w:i/>
          <w:iCs/>
          <w:sz w:val="24"/>
        </w:rPr>
        <w:t>Sustainability</w:t>
      </w:r>
      <w:r w:rsidRPr="004D42E7">
        <w:rPr>
          <w:rFonts w:ascii="Times New Roman" w:hAnsi="Times New Roman" w:cs="Times New Roman"/>
          <w:sz w:val="24"/>
        </w:rPr>
        <w:t>, 9(2), p. 194. Available at: https://doi.org/10.3390/su9020194.</w:t>
      </w:r>
    </w:p>
    <w:p w14:paraId="635F55A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Schübeler, P. (no date) ‘ConceptualFramework’, p. 59.</w:t>
      </w:r>
    </w:p>
    <w:p w14:paraId="5B65CC4C"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UN-Habitat (2020) </w:t>
      </w:r>
      <w:r w:rsidRPr="004D42E7">
        <w:rPr>
          <w:rFonts w:ascii="Times New Roman" w:hAnsi="Times New Roman" w:cs="Times New Roman"/>
          <w:i/>
          <w:iCs/>
          <w:sz w:val="24"/>
        </w:rPr>
        <w:t>Urbanization in Malawi: Building inclusive &amp; sustainable cities</w:t>
      </w:r>
      <w:r w:rsidRPr="004D42E7">
        <w:rPr>
          <w:rFonts w:ascii="Times New Roman" w:hAnsi="Times New Roman" w:cs="Times New Roman"/>
          <w:sz w:val="24"/>
        </w:rPr>
        <w:t>. Available at: https://unhabitat.org/malawi (Accessed: 25 November 2022).</w:t>
      </w:r>
    </w:p>
    <w:p w14:paraId="6B5B574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USAID and Nathan Associates Inc. (2018) </w:t>
      </w:r>
      <w:r w:rsidRPr="004D42E7">
        <w:rPr>
          <w:rFonts w:ascii="Times New Roman" w:hAnsi="Times New Roman" w:cs="Times New Roman"/>
          <w:i/>
          <w:iCs/>
          <w:sz w:val="24"/>
        </w:rPr>
        <w:t>MALAWI WAGE BILL ANALYSIS, Leadership in Public Financial Management II</w:t>
      </w:r>
      <w:r w:rsidRPr="004D42E7">
        <w:rPr>
          <w:rFonts w:ascii="Times New Roman" w:hAnsi="Times New Roman" w:cs="Times New Roman"/>
          <w:sz w:val="24"/>
        </w:rPr>
        <w:t>. USAID, p. 47.</w:t>
      </w:r>
    </w:p>
    <w:p w14:paraId="2A300634"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Zeleza-Manda, M.A. (2009) </w:t>
      </w:r>
      <w:r w:rsidRPr="004D42E7">
        <w:rPr>
          <w:rFonts w:ascii="Times New Roman" w:hAnsi="Times New Roman" w:cs="Times New Roman"/>
          <w:i/>
          <w:iCs/>
          <w:sz w:val="24"/>
        </w:rPr>
        <w:t>Water and sanitation in urban Malawi: can the millennium development goals be met? : a study of informal settlements in three cities</w:t>
      </w:r>
      <w:r w:rsidRPr="004D42E7">
        <w:rPr>
          <w:rFonts w:ascii="Times New Roman" w:hAnsi="Times New Roman" w:cs="Times New Roman"/>
          <w:sz w:val="24"/>
        </w:rPr>
        <w:t>. London: International Institute for Environment and Development.</w:t>
      </w:r>
    </w:p>
    <w:p w14:paraId="63D0AE16" w14:textId="0AFE9CD7" w:rsidR="00520A43" w:rsidRPr="00520A43" w:rsidRDefault="00186E0C" w:rsidP="00ED6D30">
      <w:pPr>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0113F" w14:textId="77777777" w:rsidR="00310BC2" w:rsidRDefault="00310BC2" w:rsidP="00ED6D30">
      <w:r>
        <w:separator/>
      </w:r>
    </w:p>
  </w:endnote>
  <w:endnote w:type="continuationSeparator" w:id="0">
    <w:p w14:paraId="03A3F8A9" w14:textId="77777777" w:rsidR="00310BC2" w:rsidRDefault="00310BC2"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29355" w14:textId="77777777" w:rsidR="00310BC2" w:rsidRDefault="00310BC2" w:rsidP="00ED6D30">
      <w:r>
        <w:separator/>
      </w:r>
    </w:p>
  </w:footnote>
  <w:footnote w:type="continuationSeparator" w:id="0">
    <w:p w14:paraId="79594FD2" w14:textId="77777777" w:rsidR="00310BC2" w:rsidRDefault="00310BC2" w:rsidP="00ED6D30">
      <w:r>
        <w:continuationSeparator/>
      </w:r>
    </w:p>
  </w:footnote>
  <w:footnote w:id="1">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2">
    <w:p w14:paraId="64F5F341" w14:textId="6A5775A6"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4D42E7">
        <w:rPr>
          <w:lang w:val="en-US"/>
        </w:rPr>
        <w:instrText xml:space="preserve"> ADDIN ZOTERO_ITEM CSL_CITATION {"citationID":"uQbKRt5g","properties":{"formattedCitation":"(Coffey and Coad, 2010)","plainCitation":"(Coffey and Coad, 2010)","noteIndex":2},"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4D42E7" w:rsidRPr="004D42E7">
        <w:rPr>
          <w:rFonts w:cs="Times"/>
        </w:rPr>
        <w:t>(Coffey and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4D42E7">
        <w:rPr>
          <w:lang w:val="en-US"/>
        </w:rPr>
        <w:instrText xml:space="preserve"> ADDIN ZOTERO_ITEM CSL_CITATION {"citationID":"ek1dIusR","properties":{"formattedCitation":"(USAID and Nathan Associates Inc., 2018)","plainCitation":"(USAID and Nathan Associates Inc., 2018)","noteIndex":2},"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4D42E7" w:rsidRPr="004D42E7">
        <w:rPr>
          <w:rFonts w:cs="Times"/>
        </w:rPr>
        <w:t>(USAID and Nathan Associates Inc., 2018)</w:t>
      </w:r>
      <w:r w:rsidR="001025FC">
        <w:rPr>
          <w:lang w:val="en-US"/>
        </w:rPr>
        <w:fldChar w:fldCharType="end"/>
      </w:r>
      <w:r w:rsidR="001025FC">
        <w:rPr>
          <w:lang w:val="en-US"/>
        </w:rPr>
        <w:t xml:space="preserve"> </w:t>
      </w:r>
      <w:r w:rsidR="00F618CD">
        <w:rPr>
          <w:lang w:val="en-US"/>
        </w:rPr>
        <w:t xml:space="preserve">and adjusted to recent increases according to </w:t>
      </w:r>
      <w:r w:rsidR="00F618CD">
        <w:rPr>
          <w:lang w:val="en-US"/>
        </w:rPr>
        <w:fldChar w:fldCharType="begin"/>
      </w:r>
      <w:r w:rsidR="004D42E7">
        <w:rPr>
          <w:lang w:val="en-US"/>
        </w:rPr>
        <w:instrText xml:space="preserve"> ADDIN ZOTERO_ITEM CSL_CITATION {"citationID":"xawoCk5F","properties":{"formattedCitation":"(Malawi 24, 2022)","plainCitation":"(Malawi 24, 2022)","noteIndex":2},"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4D42E7" w:rsidRPr="004D42E7">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 million</w:t>
      </w:r>
      <w:r w:rsidR="000B3DF3">
        <w:rPr>
          <w:lang w:val="en-US"/>
        </w:rPr>
        <w:t>/</w:t>
      </w:r>
      <w:r w:rsidR="0025688D">
        <w:rPr>
          <w:lang w:val="en-US"/>
        </w:rPr>
        <w:t>year.</w:t>
      </w:r>
    </w:p>
  </w:footnote>
  <w:footnote w:id="3">
    <w:p w14:paraId="65C72913" w14:textId="20917A51"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4D42E7">
        <w:rPr>
          <w:lang w:val="en-US"/>
        </w:rPr>
        <w:instrText xml:space="preserve"> ADDIN ZOTERO_ITEM CSL_CITATION {"citationID":"9Q19oX8o","properties":{"formattedCitation":"(MERA, 2022)","plainCitation":"(MERA, 2022)","noteIndex":3},"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4D42E7" w:rsidRPr="004D42E7">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4">
    <w:p w14:paraId="4DFCD5D5" w14:textId="4823B09D" w:rsidR="00CA5012" w:rsidRPr="00CA5012" w:rsidRDefault="00CA5012">
      <w:pPr>
        <w:pStyle w:val="FootnoteText"/>
        <w:rPr>
          <w:lang w:val="en-US"/>
        </w:rPr>
      </w:pPr>
      <w:r>
        <w:rPr>
          <w:rStyle w:val="FootnoteReference"/>
        </w:rPr>
        <w:footnoteRef/>
      </w:r>
      <w:r>
        <w:t xml:space="preserve"> </w:t>
      </w:r>
      <w:r>
        <w:rPr>
          <w:lang w:val="en-US"/>
        </w:rPr>
        <w:t>Current number of trucks operating in Blantyre, Malawi.</w:t>
      </w:r>
    </w:p>
  </w:footnote>
  <w:footnote w:id="5">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6">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5D6B"/>
    <w:rsid w:val="00030105"/>
    <w:rsid w:val="00031F25"/>
    <w:rsid w:val="00033521"/>
    <w:rsid w:val="00033BB9"/>
    <w:rsid w:val="00034223"/>
    <w:rsid w:val="0003677A"/>
    <w:rsid w:val="000371E7"/>
    <w:rsid w:val="00037711"/>
    <w:rsid w:val="00046ACB"/>
    <w:rsid w:val="00050D7E"/>
    <w:rsid w:val="00051D95"/>
    <w:rsid w:val="000520A4"/>
    <w:rsid w:val="00052288"/>
    <w:rsid w:val="00052F14"/>
    <w:rsid w:val="00052FA3"/>
    <w:rsid w:val="00053EC0"/>
    <w:rsid w:val="0005431C"/>
    <w:rsid w:val="00054AE0"/>
    <w:rsid w:val="00055675"/>
    <w:rsid w:val="00055BD3"/>
    <w:rsid w:val="00064E13"/>
    <w:rsid w:val="00064F3C"/>
    <w:rsid w:val="00070023"/>
    <w:rsid w:val="00072436"/>
    <w:rsid w:val="00072991"/>
    <w:rsid w:val="00072C03"/>
    <w:rsid w:val="00072CD6"/>
    <w:rsid w:val="000732B4"/>
    <w:rsid w:val="00073364"/>
    <w:rsid w:val="000768D2"/>
    <w:rsid w:val="00077294"/>
    <w:rsid w:val="000800EA"/>
    <w:rsid w:val="000832E8"/>
    <w:rsid w:val="00084009"/>
    <w:rsid w:val="00086BEB"/>
    <w:rsid w:val="00090EA2"/>
    <w:rsid w:val="00091165"/>
    <w:rsid w:val="00092122"/>
    <w:rsid w:val="00094516"/>
    <w:rsid w:val="00094DA8"/>
    <w:rsid w:val="000959CA"/>
    <w:rsid w:val="00095ECF"/>
    <w:rsid w:val="00096242"/>
    <w:rsid w:val="00096AAD"/>
    <w:rsid w:val="000A096A"/>
    <w:rsid w:val="000A2014"/>
    <w:rsid w:val="000A28B4"/>
    <w:rsid w:val="000A354B"/>
    <w:rsid w:val="000A4022"/>
    <w:rsid w:val="000A536A"/>
    <w:rsid w:val="000A62F6"/>
    <w:rsid w:val="000B23F5"/>
    <w:rsid w:val="000B2DA3"/>
    <w:rsid w:val="000B3DF3"/>
    <w:rsid w:val="000B6315"/>
    <w:rsid w:val="000B67FE"/>
    <w:rsid w:val="000B7E02"/>
    <w:rsid w:val="000C026B"/>
    <w:rsid w:val="000C3CBC"/>
    <w:rsid w:val="000C452A"/>
    <w:rsid w:val="000C4C38"/>
    <w:rsid w:val="000D00B7"/>
    <w:rsid w:val="000D05E4"/>
    <w:rsid w:val="000E14F0"/>
    <w:rsid w:val="000E152C"/>
    <w:rsid w:val="000E2A52"/>
    <w:rsid w:val="000E4023"/>
    <w:rsid w:val="000E5B34"/>
    <w:rsid w:val="000E678C"/>
    <w:rsid w:val="000E7696"/>
    <w:rsid w:val="000F068B"/>
    <w:rsid w:val="000F1688"/>
    <w:rsid w:val="000F3A56"/>
    <w:rsid w:val="000F3E52"/>
    <w:rsid w:val="000F4C71"/>
    <w:rsid w:val="000F4CB3"/>
    <w:rsid w:val="000F5AB7"/>
    <w:rsid w:val="00100C7F"/>
    <w:rsid w:val="001017A6"/>
    <w:rsid w:val="001025FC"/>
    <w:rsid w:val="00104C7B"/>
    <w:rsid w:val="0010588D"/>
    <w:rsid w:val="00106BE9"/>
    <w:rsid w:val="00110042"/>
    <w:rsid w:val="001104B8"/>
    <w:rsid w:val="001127D6"/>
    <w:rsid w:val="001140D6"/>
    <w:rsid w:val="00116C88"/>
    <w:rsid w:val="00117FA2"/>
    <w:rsid w:val="0012271B"/>
    <w:rsid w:val="0012509B"/>
    <w:rsid w:val="001275ED"/>
    <w:rsid w:val="001327DF"/>
    <w:rsid w:val="00133DD0"/>
    <w:rsid w:val="00135FBF"/>
    <w:rsid w:val="00136F31"/>
    <w:rsid w:val="001506FD"/>
    <w:rsid w:val="00150CF3"/>
    <w:rsid w:val="001525A3"/>
    <w:rsid w:val="00153574"/>
    <w:rsid w:val="00154877"/>
    <w:rsid w:val="00156108"/>
    <w:rsid w:val="00160A2B"/>
    <w:rsid w:val="00166054"/>
    <w:rsid w:val="001661C0"/>
    <w:rsid w:val="00166373"/>
    <w:rsid w:val="00166550"/>
    <w:rsid w:val="00166F30"/>
    <w:rsid w:val="0017227B"/>
    <w:rsid w:val="00174D34"/>
    <w:rsid w:val="00174DD9"/>
    <w:rsid w:val="001753A5"/>
    <w:rsid w:val="001773EA"/>
    <w:rsid w:val="00177E68"/>
    <w:rsid w:val="00180227"/>
    <w:rsid w:val="001816BD"/>
    <w:rsid w:val="00181EB0"/>
    <w:rsid w:val="0018309D"/>
    <w:rsid w:val="00183DB3"/>
    <w:rsid w:val="001848EC"/>
    <w:rsid w:val="00186321"/>
    <w:rsid w:val="00186E0C"/>
    <w:rsid w:val="001877D2"/>
    <w:rsid w:val="00191755"/>
    <w:rsid w:val="00192055"/>
    <w:rsid w:val="001920DE"/>
    <w:rsid w:val="00193E82"/>
    <w:rsid w:val="00197922"/>
    <w:rsid w:val="001A12FE"/>
    <w:rsid w:val="001A27E6"/>
    <w:rsid w:val="001A4B56"/>
    <w:rsid w:val="001A5900"/>
    <w:rsid w:val="001A7582"/>
    <w:rsid w:val="001A7653"/>
    <w:rsid w:val="001B09BF"/>
    <w:rsid w:val="001B154B"/>
    <w:rsid w:val="001B1D2C"/>
    <w:rsid w:val="001B3774"/>
    <w:rsid w:val="001B6018"/>
    <w:rsid w:val="001C1B42"/>
    <w:rsid w:val="001C4BF5"/>
    <w:rsid w:val="001D21AE"/>
    <w:rsid w:val="001D4902"/>
    <w:rsid w:val="001D6111"/>
    <w:rsid w:val="001E0B67"/>
    <w:rsid w:val="001E10A1"/>
    <w:rsid w:val="001E7ED3"/>
    <w:rsid w:val="001F04B3"/>
    <w:rsid w:val="001F144A"/>
    <w:rsid w:val="001F1B49"/>
    <w:rsid w:val="001F1D33"/>
    <w:rsid w:val="001F4CD9"/>
    <w:rsid w:val="001F5213"/>
    <w:rsid w:val="001F521A"/>
    <w:rsid w:val="001F67CE"/>
    <w:rsid w:val="002013DD"/>
    <w:rsid w:val="00204EE8"/>
    <w:rsid w:val="0020544F"/>
    <w:rsid w:val="002056C2"/>
    <w:rsid w:val="0020585F"/>
    <w:rsid w:val="00206533"/>
    <w:rsid w:val="00207336"/>
    <w:rsid w:val="002133B5"/>
    <w:rsid w:val="00213E62"/>
    <w:rsid w:val="00214009"/>
    <w:rsid w:val="002143A8"/>
    <w:rsid w:val="002143BD"/>
    <w:rsid w:val="00214E5D"/>
    <w:rsid w:val="00215756"/>
    <w:rsid w:val="00216CFF"/>
    <w:rsid w:val="00220B1C"/>
    <w:rsid w:val="00221EC4"/>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51CF8"/>
    <w:rsid w:val="00254DF0"/>
    <w:rsid w:val="00256887"/>
    <w:rsid w:val="0025688D"/>
    <w:rsid w:val="00256971"/>
    <w:rsid w:val="0025747C"/>
    <w:rsid w:val="0026004E"/>
    <w:rsid w:val="00260C0F"/>
    <w:rsid w:val="00260F3F"/>
    <w:rsid w:val="00265109"/>
    <w:rsid w:val="002651C0"/>
    <w:rsid w:val="00265D2A"/>
    <w:rsid w:val="00266191"/>
    <w:rsid w:val="00273A33"/>
    <w:rsid w:val="00274871"/>
    <w:rsid w:val="00274F04"/>
    <w:rsid w:val="00276709"/>
    <w:rsid w:val="00282D9D"/>
    <w:rsid w:val="00283382"/>
    <w:rsid w:val="00283FA3"/>
    <w:rsid w:val="002850D2"/>
    <w:rsid w:val="002869D5"/>
    <w:rsid w:val="00286F18"/>
    <w:rsid w:val="002877E1"/>
    <w:rsid w:val="0029084E"/>
    <w:rsid w:val="0029093B"/>
    <w:rsid w:val="00290C7F"/>
    <w:rsid w:val="0029120E"/>
    <w:rsid w:val="00291870"/>
    <w:rsid w:val="0029212E"/>
    <w:rsid w:val="00294026"/>
    <w:rsid w:val="002979C7"/>
    <w:rsid w:val="002A04EE"/>
    <w:rsid w:val="002A1023"/>
    <w:rsid w:val="002A42F9"/>
    <w:rsid w:val="002A6E8C"/>
    <w:rsid w:val="002B40CD"/>
    <w:rsid w:val="002B56F2"/>
    <w:rsid w:val="002B5DE6"/>
    <w:rsid w:val="002B5E2A"/>
    <w:rsid w:val="002B6162"/>
    <w:rsid w:val="002C027E"/>
    <w:rsid w:val="002C1FA5"/>
    <w:rsid w:val="002C3A98"/>
    <w:rsid w:val="002C47C3"/>
    <w:rsid w:val="002C7D0F"/>
    <w:rsid w:val="002D09EA"/>
    <w:rsid w:val="002D18A3"/>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1FEB"/>
    <w:rsid w:val="0030230A"/>
    <w:rsid w:val="0030258E"/>
    <w:rsid w:val="003036CE"/>
    <w:rsid w:val="0030502C"/>
    <w:rsid w:val="003053F2"/>
    <w:rsid w:val="00310BC2"/>
    <w:rsid w:val="00314942"/>
    <w:rsid w:val="003209CB"/>
    <w:rsid w:val="00320BCF"/>
    <w:rsid w:val="00325E80"/>
    <w:rsid w:val="0032697F"/>
    <w:rsid w:val="00332AEB"/>
    <w:rsid w:val="00333B67"/>
    <w:rsid w:val="003343B2"/>
    <w:rsid w:val="00334AF2"/>
    <w:rsid w:val="003358B6"/>
    <w:rsid w:val="00335ACB"/>
    <w:rsid w:val="00336DB3"/>
    <w:rsid w:val="00337501"/>
    <w:rsid w:val="00337520"/>
    <w:rsid w:val="0034000F"/>
    <w:rsid w:val="00341D41"/>
    <w:rsid w:val="0034351F"/>
    <w:rsid w:val="00343715"/>
    <w:rsid w:val="00343C19"/>
    <w:rsid w:val="00344843"/>
    <w:rsid w:val="00345926"/>
    <w:rsid w:val="00346369"/>
    <w:rsid w:val="003537CA"/>
    <w:rsid w:val="00356270"/>
    <w:rsid w:val="00356D82"/>
    <w:rsid w:val="0035773D"/>
    <w:rsid w:val="00357988"/>
    <w:rsid w:val="00364A3B"/>
    <w:rsid w:val="00366CD4"/>
    <w:rsid w:val="0036764F"/>
    <w:rsid w:val="00371211"/>
    <w:rsid w:val="00373D00"/>
    <w:rsid w:val="003767C0"/>
    <w:rsid w:val="0037742B"/>
    <w:rsid w:val="00377655"/>
    <w:rsid w:val="00377F49"/>
    <w:rsid w:val="00386A22"/>
    <w:rsid w:val="00387AA6"/>
    <w:rsid w:val="003923FE"/>
    <w:rsid w:val="00392E7C"/>
    <w:rsid w:val="00393DAE"/>
    <w:rsid w:val="00394883"/>
    <w:rsid w:val="00396038"/>
    <w:rsid w:val="003974A2"/>
    <w:rsid w:val="00397AA0"/>
    <w:rsid w:val="003A2286"/>
    <w:rsid w:val="003A38B2"/>
    <w:rsid w:val="003A45B7"/>
    <w:rsid w:val="003A77E5"/>
    <w:rsid w:val="003B751B"/>
    <w:rsid w:val="003B761E"/>
    <w:rsid w:val="003C1A0F"/>
    <w:rsid w:val="003C46C0"/>
    <w:rsid w:val="003C5264"/>
    <w:rsid w:val="003C5777"/>
    <w:rsid w:val="003C6227"/>
    <w:rsid w:val="003D1106"/>
    <w:rsid w:val="003D3EB4"/>
    <w:rsid w:val="003D44F5"/>
    <w:rsid w:val="003D55C9"/>
    <w:rsid w:val="003D77B9"/>
    <w:rsid w:val="003E251E"/>
    <w:rsid w:val="003E5D16"/>
    <w:rsid w:val="003E6A14"/>
    <w:rsid w:val="003E7660"/>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3BC1"/>
    <w:rsid w:val="00424268"/>
    <w:rsid w:val="00425223"/>
    <w:rsid w:val="00425CFF"/>
    <w:rsid w:val="004327BA"/>
    <w:rsid w:val="004332AA"/>
    <w:rsid w:val="004343ED"/>
    <w:rsid w:val="004425B3"/>
    <w:rsid w:val="00443321"/>
    <w:rsid w:val="004446C6"/>
    <w:rsid w:val="00444A06"/>
    <w:rsid w:val="004464C6"/>
    <w:rsid w:val="00447D7A"/>
    <w:rsid w:val="0045185A"/>
    <w:rsid w:val="00452227"/>
    <w:rsid w:val="00452D8E"/>
    <w:rsid w:val="00452E75"/>
    <w:rsid w:val="00455ECA"/>
    <w:rsid w:val="00462DF2"/>
    <w:rsid w:val="00463EE7"/>
    <w:rsid w:val="004667FA"/>
    <w:rsid w:val="00471902"/>
    <w:rsid w:val="00472327"/>
    <w:rsid w:val="00474032"/>
    <w:rsid w:val="00476B56"/>
    <w:rsid w:val="004804C0"/>
    <w:rsid w:val="004829EA"/>
    <w:rsid w:val="00482A0C"/>
    <w:rsid w:val="00484DDC"/>
    <w:rsid w:val="00485076"/>
    <w:rsid w:val="004851BA"/>
    <w:rsid w:val="004851F2"/>
    <w:rsid w:val="0049471D"/>
    <w:rsid w:val="00496059"/>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353"/>
    <w:rsid w:val="004D268B"/>
    <w:rsid w:val="004D42E7"/>
    <w:rsid w:val="004D5E9E"/>
    <w:rsid w:val="004D7825"/>
    <w:rsid w:val="004D7A44"/>
    <w:rsid w:val="004E02B3"/>
    <w:rsid w:val="004E0E2F"/>
    <w:rsid w:val="004E26DA"/>
    <w:rsid w:val="004E4033"/>
    <w:rsid w:val="004E4FE1"/>
    <w:rsid w:val="004E5190"/>
    <w:rsid w:val="004E7BCA"/>
    <w:rsid w:val="004F215C"/>
    <w:rsid w:val="004F47C5"/>
    <w:rsid w:val="0050250A"/>
    <w:rsid w:val="0050380E"/>
    <w:rsid w:val="0050689A"/>
    <w:rsid w:val="00513F99"/>
    <w:rsid w:val="0051402A"/>
    <w:rsid w:val="00515758"/>
    <w:rsid w:val="00520A43"/>
    <w:rsid w:val="0052109E"/>
    <w:rsid w:val="00521A18"/>
    <w:rsid w:val="005224E0"/>
    <w:rsid w:val="00525D19"/>
    <w:rsid w:val="005262A2"/>
    <w:rsid w:val="0053079C"/>
    <w:rsid w:val="00535214"/>
    <w:rsid w:val="0054078C"/>
    <w:rsid w:val="00541682"/>
    <w:rsid w:val="005422EC"/>
    <w:rsid w:val="0054374A"/>
    <w:rsid w:val="00545F82"/>
    <w:rsid w:val="0054606E"/>
    <w:rsid w:val="00546D10"/>
    <w:rsid w:val="00547A5E"/>
    <w:rsid w:val="00552E04"/>
    <w:rsid w:val="00554C79"/>
    <w:rsid w:val="00561098"/>
    <w:rsid w:val="005644D1"/>
    <w:rsid w:val="005700CA"/>
    <w:rsid w:val="00570C39"/>
    <w:rsid w:val="00571521"/>
    <w:rsid w:val="00573574"/>
    <w:rsid w:val="00574B4F"/>
    <w:rsid w:val="00576364"/>
    <w:rsid w:val="0058277D"/>
    <w:rsid w:val="00584902"/>
    <w:rsid w:val="0058726C"/>
    <w:rsid w:val="00587301"/>
    <w:rsid w:val="00587C94"/>
    <w:rsid w:val="0059005A"/>
    <w:rsid w:val="00590DC6"/>
    <w:rsid w:val="005916AD"/>
    <w:rsid w:val="00592C1E"/>
    <w:rsid w:val="00595D97"/>
    <w:rsid w:val="005A1C55"/>
    <w:rsid w:val="005A210D"/>
    <w:rsid w:val="005A590C"/>
    <w:rsid w:val="005A754C"/>
    <w:rsid w:val="005A7A5F"/>
    <w:rsid w:val="005B0BE4"/>
    <w:rsid w:val="005B0CF6"/>
    <w:rsid w:val="005B13FC"/>
    <w:rsid w:val="005B3C65"/>
    <w:rsid w:val="005B42E9"/>
    <w:rsid w:val="005B4674"/>
    <w:rsid w:val="005B67A9"/>
    <w:rsid w:val="005B71F5"/>
    <w:rsid w:val="005B7CCE"/>
    <w:rsid w:val="005B7F97"/>
    <w:rsid w:val="005C0D85"/>
    <w:rsid w:val="005C15D2"/>
    <w:rsid w:val="005C2457"/>
    <w:rsid w:val="005C476D"/>
    <w:rsid w:val="005C52AA"/>
    <w:rsid w:val="005C5CD1"/>
    <w:rsid w:val="005C6C95"/>
    <w:rsid w:val="005D201C"/>
    <w:rsid w:val="005D46EC"/>
    <w:rsid w:val="005D5862"/>
    <w:rsid w:val="005E008F"/>
    <w:rsid w:val="005E3E08"/>
    <w:rsid w:val="005E42B9"/>
    <w:rsid w:val="005E60FA"/>
    <w:rsid w:val="005E793B"/>
    <w:rsid w:val="005F1D67"/>
    <w:rsid w:val="005F2428"/>
    <w:rsid w:val="005F2DB5"/>
    <w:rsid w:val="005F3C61"/>
    <w:rsid w:val="005F40E0"/>
    <w:rsid w:val="005F4F30"/>
    <w:rsid w:val="005F5363"/>
    <w:rsid w:val="005F652E"/>
    <w:rsid w:val="005F7AC3"/>
    <w:rsid w:val="00602167"/>
    <w:rsid w:val="00605154"/>
    <w:rsid w:val="0061010C"/>
    <w:rsid w:val="0061050E"/>
    <w:rsid w:val="00610AFD"/>
    <w:rsid w:val="00610E35"/>
    <w:rsid w:val="00616E35"/>
    <w:rsid w:val="0061793A"/>
    <w:rsid w:val="00620A7D"/>
    <w:rsid w:val="006217C7"/>
    <w:rsid w:val="00621F81"/>
    <w:rsid w:val="0062590E"/>
    <w:rsid w:val="00632ACA"/>
    <w:rsid w:val="00633C79"/>
    <w:rsid w:val="006348C5"/>
    <w:rsid w:val="00635174"/>
    <w:rsid w:val="00636D22"/>
    <w:rsid w:val="006376F3"/>
    <w:rsid w:val="006410D8"/>
    <w:rsid w:val="006445BF"/>
    <w:rsid w:val="00644C81"/>
    <w:rsid w:val="006463E0"/>
    <w:rsid w:val="006514E1"/>
    <w:rsid w:val="00651A85"/>
    <w:rsid w:val="00652F44"/>
    <w:rsid w:val="00653288"/>
    <w:rsid w:val="006549FE"/>
    <w:rsid w:val="00657A14"/>
    <w:rsid w:val="00657D65"/>
    <w:rsid w:val="0066092B"/>
    <w:rsid w:val="0066107E"/>
    <w:rsid w:val="00662086"/>
    <w:rsid w:val="00662430"/>
    <w:rsid w:val="006647CB"/>
    <w:rsid w:val="00664FB3"/>
    <w:rsid w:val="006700D1"/>
    <w:rsid w:val="0067039B"/>
    <w:rsid w:val="0067113C"/>
    <w:rsid w:val="0067473A"/>
    <w:rsid w:val="0067540D"/>
    <w:rsid w:val="00677ED2"/>
    <w:rsid w:val="00682A4E"/>
    <w:rsid w:val="0068528B"/>
    <w:rsid w:val="006859A9"/>
    <w:rsid w:val="00685C6D"/>
    <w:rsid w:val="00685C7D"/>
    <w:rsid w:val="006906ED"/>
    <w:rsid w:val="00692082"/>
    <w:rsid w:val="00696576"/>
    <w:rsid w:val="006A12D5"/>
    <w:rsid w:val="006A5081"/>
    <w:rsid w:val="006A53CC"/>
    <w:rsid w:val="006A6D09"/>
    <w:rsid w:val="006B1B8A"/>
    <w:rsid w:val="006B4C02"/>
    <w:rsid w:val="006C12BA"/>
    <w:rsid w:val="006C2AAF"/>
    <w:rsid w:val="006C2BDC"/>
    <w:rsid w:val="006D23A4"/>
    <w:rsid w:val="006D2E98"/>
    <w:rsid w:val="006D2F39"/>
    <w:rsid w:val="006D601C"/>
    <w:rsid w:val="006E14AE"/>
    <w:rsid w:val="006E176D"/>
    <w:rsid w:val="006E292D"/>
    <w:rsid w:val="006E43C3"/>
    <w:rsid w:val="006E6599"/>
    <w:rsid w:val="006F0AE1"/>
    <w:rsid w:val="006F0BF8"/>
    <w:rsid w:val="006F0CB5"/>
    <w:rsid w:val="006F2195"/>
    <w:rsid w:val="006F2791"/>
    <w:rsid w:val="006F3A8F"/>
    <w:rsid w:val="00705170"/>
    <w:rsid w:val="00706B7B"/>
    <w:rsid w:val="00710535"/>
    <w:rsid w:val="00710631"/>
    <w:rsid w:val="00710D30"/>
    <w:rsid w:val="007117B9"/>
    <w:rsid w:val="00711ED5"/>
    <w:rsid w:val="00715661"/>
    <w:rsid w:val="007171ED"/>
    <w:rsid w:val="0072242F"/>
    <w:rsid w:val="00724E09"/>
    <w:rsid w:val="0072584E"/>
    <w:rsid w:val="00725AB9"/>
    <w:rsid w:val="007317A2"/>
    <w:rsid w:val="00733AF4"/>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7071F"/>
    <w:rsid w:val="00770E60"/>
    <w:rsid w:val="00771574"/>
    <w:rsid w:val="007736EA"/>
    <w:rsid w:val="00775545"/>
    <w:rsid w:val="0077575A"/>
    <w:rsid w:val="00775894"/>
    <w:rsid w:val="00776FC9"/>
    <w:rsid w:val="00781D04"/>
    <w:rsid w:val="00783059"/>
    <w:rsid w:val="00784709"/>
    <w:rsid w:val="00795189"/>
    <w:rsid w:val="0079544C"/>
    <w:rsid w:val="00795E93"/>
    <w:rsid w:val="00796270"/>
    <w:rsid w:val="00796B8F"/>
    <w:rsid w:val="007A1E51"/>
    <w:rsid w:val="007A2C31"/>
    <w:rsid w:val="007A3515"/>
    <w:rsid w:val="007A5781"/>
    <w:rsid w:val="007A746C"/>
    <w:rsid w:val="007B016E"/>
    <w:rsid w:val="007B1FC0"/>
    <w:rsid w:val="007B2325"/>
    <w:rsid w:val="007B2A5D"/>
    <w:rsid w:val="007B45E8"/>
    <w:rsid w:val="007B4C8F"/>
    <w:rsid w:val="007B5142"/>
    <w:rsid w:val="007B51C1"/>
    <w:rsid w:val="007B5A4F"/>
    <w:rsid w:val="007B741D"/>
    <w:rsid w:val="007C1226"/>
    <w:rsid w:val="007C5350"/>
    <w:rsid w:val="007C55DD"/>
    <w:rsid w:val="007C758C"/>
    <w:rsid w:val="007C79B7"/>
    <w:rsid w:val="007D347E"/>
    <w:rsid w:val="007D6F68"/>
    <w:rsid w:val="007E0E5C"/>
    <w:rsid w:val="007E1189"/>
    <w:rsid w:val="007E1216"/>
    <w:rsid w:val="007E1ED9"/>
    <w:rsid w:val="007E270B"/>
    <w:rsid w:val="007E2AD4"/>
    <w:rsid w:val="007E64F0"/>
    <w:rsid w:val="007F124D"/>
    <w:rsid w:val="007F59FA"/>
    <w:rsid w:val="007F5C60"/>
    <w:rsid w:val="007F62C9"/>
    <w:rsid w:val="007F7963"/>
    <w:rsid w:val="00805F1A"/>
    <w:rsid w:val="00814199"/>
    <w:rsid w:val="00814B08"/>
    <w:rsid w:val="0082294D"/>
    <w:rsid w:val="00825FD4"/>
    <w:rsid w:val="00826A1A"/>
    <w:rsid w:val="00826EAE"/>
    <w:rsid w:val="00827039"/>
    <w:rsid w:val="00830310"/>
    <w:rsid w:val="00830E7D"/>
    <w:rsid w:val="00833AA0"/>
    <w:rsid w:val="00833C9E"/>
    <w:rsid w:val="00834086"/>
    <w:rsid w:val="00834F0A"/>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6187"/>
    <w:rsid w:val="00857210"/>
    <w:rsid w:val="008614C3"/>
    <w:rsid w:val="00862189"/>
    <w:rsid w:val="00862CCE"/>
    <w:rsid w:val="008744A9"/>
    <w:rsid w:val="008760CC"/>
    <w:rsid w:val="00876163"/>
    <w:rsid w:val="00877BC4"/>
    <w:rsid w:val="00881AF8"/>
    <w:rsid w:val="00881DF2"/>
    <w:rsid w:val="008826FF"/>
    <w:rsid w:val="008842B2"/>
    <w:rsid w:val="00885478"/>
    <w:rsid w:val="0088705A"/>
    <w:rsid w:val="00890FF0"/>
    <w:rsid w:val="0089386D"/>
    <w:rsid w:val="008954D8"/>
    <w:rsid w:val="00895A05"/>
    <w:rsid w:val="00896BE3"/>
    <w:rsid w:val="008A1F47"/>
    <w:rsid w:val="008A1F4D"/>
    <w:rsid w:val="008A219D"/>
    <w:rsid w:val="008A34B2"/>
    <w:rsid w:val="008B066B"/>
    <w:rsid w:val="008B0E83"/>
    <w:rsid w:val="008B102E"/>
    <w:rsid w:val="008B3755"/>
    <w:rsid w:val="008B5351"/>
    <w:rsid w:val="008B540C"/>
    <w:rsid w:val="008B749E"/>
    <w:rsid w:val="008B7C20"/>
    <w:rsid w:val="008C2326"/>
    <w:rsid w:val="008C3691"/>
    <w:rsid w:val="008C48F9"/>
    <w:rsid w:val="008C4EDF"/>
    <w:rsid w:val="008C633E"/>
    <w:rsid w:val="008D0F0B"/>
    <w:rsid w:val="008D0FC3"/>
    <w:rsid w:val="008D254B"/>
    <w:rsid w:val="008D4704"/>
    <w:rsid w:val="008D6256"/>
    <w:rsid w:val="008D6709"/>
    <w:rsid w:val="008E1C34"/>
    <w:rsid w:val="008E50E3"/>
    <w:rsid w:val="008E5832"/>
    <w:rsid w:val="008F0D92"/>
    <w:rsid w:val="008F3A66"/>
    <w:rsid w:val="008F4743"/>
    <w:rsid w:val="008F49AC"/>
    <w:rsid w:val="008F5904"/>
    <w:rsid w:val="008F7A1B"/>
    <w:rsid w:val="0090162C"/>
    <w:rsid w:val="0090657C"/>
    <w:rsid w:val="00907CAA"/>
    <w:rsid w:val="009100E8"/>
    <w:rsid w:val="0091048D"/>
    <w:rsid w:val="0091157F"/>
    <w:rsid w:val="00911D9C"/>
    <w:rsid w:val="009143D1"/>
    <w:rsid w:val="0091508A"/>
    <w:rsid w:val="00916A5B"/>
    <w:rsid w:val="00920997"/>
    <w:rsid w:val="00920EE8"/>
    <w:rsid w:val="00921913"/>
    <w:rsid w:val="009219E3"/>
    <w:rsid w:val="00921DDD"/>
    <w:rsid w:val="009250D3"/>
    <w:rsid w:val="0093030C"/>
    <w:rsid w:val="00933322"/>
    <w:rsid w:val="0093381E"/>
    <w:rsid w:val="009345FD"/>
    <w:rsid w:val="009430CC"/>
    <w:rsid w:val="009435AA"/>
    <w:rsid w:val="009507F8"/>
    <w:rsid w:val="0095080F"/>
    <w:rsid w:val="009523BC"/>
    <w:rsid w:val="00953B7B"/>
    <w:rsid w:val="009555DB"/>
    <w:rsid w:val="00955690"/>
    <w:rsid w:val="009607F6"/>
    <w:rsid w:val="00961367"/>
    <w:rsid w:val="009645D4"/>
    <w:rsid w:val="0096592F"/>
    <w:rsid w:val="009667FC"/>
    <w:rsid w:val="0097538A"/>
    <w:rsid w:val="0097632A"/>
    <w:rsid w:val="00976828"/>
    <w:rsid w:val="00981814"/>
    <w:rsid w:val="00984A4F"/>
    <w:rsid w:val="00985929"/>
    <w:rsid w:val="00986D0E"/>
    <w:rsid w:val="00990AC3"/>
    <w:rsid w:val="00993479"/>
    <w:rsid w:val="0099438E"/>
    <w:rsid w:val="00994EDF"/>
    <w:rsid w:val="00995837"/>
    <w:rsid w:val="0099731A"/>
    <w:rsid w:val="009A1276"/>
    <w:rsid w:val="009A3F0F"/>
    <w:rsid w:val="009A51B2"/>
    <w:rsid w:val="009A5E78"/>
    <w:rsid w:val="009B1C4B"/>
    <w:rsid w:val="009B2BA6"/>
    <w:rsid w:val="009B75B5"/>
    <w:rsid w:val="009B7703"/>
    <w:rsid w:val="009B7FC1"/>
    <w:rsid w:val="009C0520"/>
    <w:rsid w:val="009C061C"/>
    <w:rsid w:val="009C4B91"/>
    <w:rsid w:val="009C5C41"/>
    <w:rsid w:val="009D4331"/>
    <w:rsid w:val="009E2ABD"/>
    <w:rsid w:val="009E32C0"/>
    <w:rsid w:val="009E47CF"/>
    <w:rsid w:val="009E5D63"/>
    <w:rsid w:val="009E793C"/>
    <w:rsid w:val="009F0F47"/>
    <w:rsid w:val="009F12CB"/>
    <w:rsid w:val="009F4F7B"/>
    <w:rsid w:val="009F6F36"/>
    <w:rsid w:val="009F7404"/>
    <w:rsid w:val="009F7C48"/>
    <w:rsid w:val="00A01443"/>
    <w:rsid w:val="00A03E16"/>
    <w:rsid w:val="00A054EE"/>
    <w:rsid w:val="00A07368"/>
    <w:rsid w:val="00A121D6"/>
    <w:rsid w:val="00A12EFC"/>
    <w:rsid w:val="00A13C01"/>
    <w:rsid w:val="00A140D9"/>
    <w:rsid w:val="00A142E9"/>
    <w:rsid w:val="00A16666"/>
    <w:rsid w:val="00A202F7"/>
    <w:rsid w:val="00A20905"/>
    <w:rsid w:val="00A2223C"/>
    <w:rsid w:val="00A239B0"/>
    <w:rsid w:val="00A25E24"/>
    <w:rsid w:val="00A270F5"/>
    <w:rsid w:val="00A318E3"/>
    <w:rsid w:val="00A330D4"/>
    <w:rsid w:val="00A33DCF"/>
    <w:rsid w:val="00A37277"/>
    <w:rsid w:val="00A4367E"/>
    <w:rsid w:val="00A43F10"/>
    <w:rsid w:val="00A43F7A"/>
    <w:rsid w:val="00A53174"/>
    <w:rsid w:val="00A54AF1"/>
    <w:rsid w:val="00A6120B"/>
    <w:rsid w:val="00A632CD"/>
    <w:rsid w:val="00A644C0"/>
    <w:rsid w:val="00A70E77"/>
    <w:rsid w:val="00A71391"/>
    <w:rsid w:val="00A77111"/>
    <w:rsid w:val="00A772A1"/>
    <w:rsid w:val="00A77A70"/>
    <w:rsid w:val="00A81B04"/>
    <w:rsid w:val="00A827CD"/>
    <w:rsid w:val="00A8461D"/>
    <w:rsid w:val="00A84A13"/>
    <w:rsid w:val="00A905AD"/>
    <w:rsid w:val="00A92CC4"/>
    <w:rsid w:val="00A92D0B"/>
    <w:rsid w:val="00A96E4C"/>
    <w:rsid w:val="00AA0095"/>
    <w:rsid w:val="00AA13FB"/>
    <w:rsid w:val="00AA3191"/>
    <w:rsid w:val="00AA4F2B"/>
    <w:rsid w:val="00AA5979"/>
    <w:rsid w:val="00AB190A"/>
    <w:rsid w:val="00AB48D9"/>
    <w:rsid w:val="00AB7C95"/>
    <w:rsid w:val="00AB7E3D"/>
    <w:rsid w:val="00AC0558"/>
    <w:rsid w:val="00AC3E96"/>
    <w:rsid w:val="00AC42DE"/>
    <w:rsid w:val="00AC4875"/>
    <w:rsid w:val="00AC4B7B"/>
    <w:rsid w:val="00AC4D7D"/>
    <w:rsid w:val="00AC4F66"/>
    <w:rsid w:val="00AC529E"/>
    <w:rsid w:val="00AC653D"/>
    <w:rsid w:val="00AD4A98"/>
    <w:rsid w:val="00AD5435"/>
    <w:rsid w:val="00AD56C7"/>
    <w:rsid w:val="00AD6041"/>
    <w:rsid w:val="00AD6464"/>
    <w:rsid w:val="00AD67F0"/>
    <w:rsid w:val="00AD7437"/>
    <w:rsid w:val="00AE01EF"/>
    <w:rsid w:val="00AE11B0"/>
    <w:rsid w:val="00AE6830"/>
    <w:rsid w:val="00AE6E3A"/>
    <w:rsid w:val="00AE7CAA"/>
    <w:rsid w:val="00AF2249"/>
    <w:rsid w:val="00AF2308"/>
    <w:rsid w:val="00AF29A8"/>
    <w:rsid w:val="00AF7BD4"/>
    <w:rsid w:val="00B00758"/>
    <w:rsid w:val="00B02CAB"/>
    <w:rsid w:val="00B02D4C"/>
    <w:rsid w:val="00B063B3"/>
    <w:rsid w:val="00B06D36"/>
    <w:rsid w:val="00B1068E"/>
    <w:rsid w:val="00B11278"/>
    <w:rsid w:val="00B11D73"/>
    <w:rsid w:val="00B165C1"/>
    <w:rsid w:val="00B16DB0"/>
    <w:rsid w:val="00B17C58"/>
    <w:rsid w:val="00B20529"/>
    <w:rsid w:val="00B2094B"/>
    <w:rsid w:val="00B231DB"/>
    <w:rsid w:val="00B23639"/>
    <w:rsid w:val="00B263CC"/>
    <w:rsid w:val="00B26CC8"/>
    <w:rsid w:val="00B275D1"/>
    <w:rsid w:val="00B27F75"/>
    <w:rsid w:val="00B3170C"/>
    <w:rsid w:val="00B3325A"/>
    <w:rsid w:val="00B34245"/>
    <w:rsid w:val="00B34C20"/>
    <w:rsid w:val="00B414EE"/>
    <w:rsid w:val="00B41A4E"/>
    <w:rsid w:val="00B43A43"/>
    <w:rsid w:val="00B45D92"/>
    <w:rsid w:val="00B52FF1"/>
    <w:rsid w:val="00B53253"/>
    <w:rsid w:val="00B5369F"/>
    <w:rsid w:val="00B53BF3"/>
    <w:rsid w:val="00B57220"/>
    <w:rsid w:val="00B573AD"/>
    <w:rsid w:val="00B60C96"/>
    <w:rsid w:val="00B6208A"/>
    <w:rsid w:val="00B63388"/>
    <w:rsid w:val="00B63ECA"/>
    <w:rsid w:val="00B66993"/>
    <w:rsid w:val="00B6714E"/>
    <w:rsid w:val="00B6722A"/>
    <w:rsid w:val="00B70570"/>
    <w:rsid w:val="00B705CE"/>
    <w:rsid w:val="00B713D0"/>
    <w:rsid w:val="00B72316"/>
    <w:rsid w:val="00B72BF6"/>
    <w:rsid w:val="00B74143"/>
    <w:rsid w:val="00B74D6E"/>
    <w:rsid w:val="00B80BB9"/>
    <w:rsid w:val="00B81E51"/>
    <w:rsid w:val="00B82DC1"/>
    <w:rsid w:val="00B90D49"/>
    <w:rsid w:val="00B91D9F"/>
    <w:rsid w:val="00B927F0"/>
    <w:rsid w:val="00B93958"/>
    <w:rsid w:val="00B94A01"/>
    <w:rsid w:val="00B9500E"/>
    <w:rsid w:val="00B97253"/>
    <w:rsid w:val="00BA2BDB"/>
    <w:rsid w:val="00BA4EC9"/>
    <w:rsid w:val="00BA706F"/>
    <w:rsid w:val="00BB01B6"/>
    <w:rsid w:val="00BB4684"/>
    <w:rsid w:val="00BB515A"/>
    <w:rsid w:val="00BB56CB"/>
    <w:rsid w:val="00BC3A3D"/>
    <w:rsid w:val="00BC3D69"/>
    <w:rsid w:val="00BC6BB1"/>
    <w:rsid w:val="00BD01BA"/>
    <w:rsid w:val="00BE03C1"/>
    <w:rsid w:val="00BE0A90"/>
    <w:rsid w:val="00BE39B4"/>
    <w:rsid w:val="00BE3BE4"/>
    <w:rsid w:val="00BE6832"/>
    <w:rsid w:val="00BE76A2"/>
    <w:rsid w:val="00BE76DC"/>
    <w:rsid w:val="00BF4791"/>
    <w:rsid w:val="00BF6383"/>
    <w:rsid w:val="00C02655"/>
    <w:rsid w:val="00C1164F"/>
    <w:rsid w:val="00C11E83"/>
    <w:rsid w:val="00C152F1"/>
    <w:rsid w:val="00C20145"/>
    <w:rsid w:val="00C21370"/>
    <w:rsid w:val="00C224D8"/>
    <w:rsid w:val="00C237B2"/>
    <w:rsid w:val="00C23866"/>
    <w:rsid w:val="00C2402A"/>
    <w:rsid w:val="00C2629F"/>
    <w:rsid w:val="00C3076C"/>
    <w:rsid w:val="00C30F9D"/>
    <w:rsid w:val="00C31288"/>
    <w:rsid w:val="00C312F2"/>
    <w:rsid w:val="00C339AC"/>
    <w:rsid w:val="00C3461D"/>
    <w:rsid w:val="00C4480A"/>
    <w:rsid w:val="00C44FAE"/>
    <w:rsid w:val="00C53EC9"/>
    <w:rsid w:val="00C5695A"/>
    <w:rsid w:val="00C57A78"/>
    <w:rsid w:val="00C57C0D"/>
    <w:rsid w:val="00C60323"/>
    <w:rsid w:val="00C605E7"/>
    <w:rsid w:val="00C606BF"/>
    <w:rsid w:val="00C60AD9"/>
    <w:rsid w:val="00C64DE6"/>
    <w:rsid w:val="00C6617B"/>
    <w:rsid w:val="00C71FE4"/>
    <w:rsid w:val="00C73C41"/>
    <w:rsid w:val="00C83099"/>
    <w:rsid w:val="00C84407"/>
    <w:rsid w:val="00C846E3"/>
    <w:rsid w:val="00C852D9"/>
    <w:rsid w:val="00C8632A"/>
    <w:rsid w:val="00C90699"/>
    <w:rsid w:val="00C91F17"/>
    <w:rsid w:val="00C94132"/>
    <w:rsid w:val="00C9513D"/>
    <w:rsid w:val="00C953CA"/>
    <w:rsid w:val="00C966BB"/>
    <w:rsid w:val="00C96E47"/>
    <w:rsid w:val="00CA02F1"/>
    <w:rsid w:val="00CA0512"/>
    <w:rsid w:val="00CA071C"/>
    <w:rsid w:val="00CA1754"/>
    <w:rsid w:val="00CA1763"/>
    <w:rsid w:val="00CA22BD"/>
    <w:rsid w:val="00CA231B"/>
    <w:rsid w:val="00CA4D59"/>
    <w:rsid w:val="00CA5012"/>
    <w:rsid w:val="00CA5B42"/>
    <w:rsid w:val="00CB3710"/>
    <w:rsid w:val="00CB43D4"/>
    <w:rsid w:val="00CB447E"/>
    <w:rsid w:val="00CB78DE"/>
    <w:rsid w:val="00CC0AA2"/>
    <w:rsid w:val="00CC29AE"/>
    <w:rsid w:val="00CC2AC9"/>
    <w:rsid w:val="00CC2C8C"/>
    <w:rsid w:val="00CC554B"/>
    <w:rsid w:val="00CC606F"/>
    <w:rsid w:val="00CC628E"/>
    <w:rsid w:val="00CC74AD"/>
    <w:rsid w:val="00CC7DDE"/>
    <w:rsid w:val="00CD0A28"/>
    <w:rsid w:val="00CD2BF9"/>
    <w:rsid w:val="00CD322A"/>
    <w:rsid w:val="00CD5883"/>
    <w:rsid w:val="00CD5EF4"/>
    <w:rsid w:val="00CE00B3"/>
    <w:rsid w:val="00CE09A5"/>
    <w:rsid w:val="00CE107A"/>
    <w:rsid w:val="00CE45E8"/>
    <w:rsid w:val="00CE4647"/>
    <w:rsid w:val="00CE58E6"/>
    <w:rsid w:val="00CE6A42"/>
    <w:rsid w:val="00CE70F9"/>
    <w:rsid w:val="00CE75C2"/>
    <w:rsid w:val="00CE7BA9"/>
    <w:rsid w:val="00CF0851"/>
    <w:rsid w:val="00CF1319"/>
    <w:rsid w:val="00CF1D9E"/>
    <w:rsid w:val="00CF755B"/>
    <w:rsid w:val="00D000C1"/>
    <w:rsid w:val="00D03CEE"/>
    <w:rsid w:val="00D0514F"/>
    <w:rsid w:val="00D060DE"/>
    <w:rsid w:val="00D11042"/>
    <w:rsid w:val="00D12BB0"/>
    <w:rsid w:val="00D130BB"/>
    <w:rsid w:val="00D131CD"/>
    <w:rsid w:val="00D13C77"/>
    <w:rsid w:val="00D17B5C"/>
    <w:rsid w:val="00D21496"/>
    <w:rsid w:val="00D21705"/>
    <w:rsid w:val="00D21BF9"/>
    <w:rsid w:val="00D231E9"/>
    <w:rsid w:val="00D23FC9"/>
    <w:rsid w:val="00D2468B"/>
    <w:rsid w:val="00D24BEE"/>
    <w:rsid w:val="00D24DA7"/>
    <w:rsid w:val="00D251F6"/>
    <w:rsid w:val="00D30431"/>
    <w:rsid w:val="00D34B4F"/>
    <w:rsid w:val="00D3544A"/>
    <w:rsid w:val="00D359E1"/>
    <w:rsid w:val="00D35F58"/>
    <w:rsid w:val="00D35FE8"/>
    <w:rsid w:val="00D37677"/>
    <w:rsid w:val="00D411BF"/>
    <w:rsid w:val="00D42EE9"/>
    <w:rsid w:val="00D435B7"/>
    <w:rsid w:val="00D43DC7"/>
    <w:rsid w:val="00D44FC3"/>
    <w:rsid w:val="00D45370"/>
    <w:rsid w:val="00D45A37"/>
    <w:rsid w:val="00D5438C"/>
    <w:rsid w:val="00D5513E"/>
    <w:rsid w:val="00D57F0C"/>
    <w:rsid w:val="00D60201"/>
    <w:rsid w:val="00D66223"/>
    <w:rsid w:val="00D6753F"/>
    <w:rsid w:val="00D71454"/>
    <w:rsid w:val="00D717EA"/>
    <w:rsid w:val="00D73092"/>
    <w:rsid w:val="00D73A9B"/>
    <w:rsid w:val="00D74964"/>
    <w:rsid w:val="00D75497"/>
    <w:rsid w:val="00D77E78"/>
    <w:rsid w:val="00D806C1"/>
    <w:rsid w:val="00D80D65"/>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B65A8"/>
    <w:rsid w:val="00DB7AA8"/>
    <w:rsid w:val="00DC1A94"/>
    <w:rsid w:val="00DC2447"/>
    <w:rsid w:val="00DC282E"/>
    <w:rsid w:val="00DC355C"/>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4263"/>
    <w:rsid w:val="00DF4BBF"/>
    <w:rsid w:val="00DF638C"/>
    <w:rsid w:val="00E013C5"/>
    <w:rsid w:val="00E019C0"/>
    <w:rsid w:val="00E05480"/>
    <w:rsid w:val="00E062E3"/>
    <w:rsid w:val="00E069DB"/>
    <w:rsid w:val="00E10747"/>
    <w:rsid w:val="00E11C0B"/>
    <w:rsid w:val="00E124E6"/>
    <w:rsid w:val="00E128C2"/>
    <w:rsid w:val="00E13E8E"/>
    <w:rsid w:val="00E14D21"/>
    <w:rsid w:val="00E207DF"/>
    <w:rsid w:val="00E20CD4"/>
    <w:rsid w:val="00E20ED3"/>
    <w:rsid w:val="00E26051"/>
    <w:rsid w:val="00E26754"/>
    <w:rsid w:val="00E27EDD"/>
    <w:rsid w:val="00E32FE4"/>
    <w:rsid w:val="00E33035"/>
    <w:rsid w:val="00E33406"/>
    <w:rsid w:val="00E377C6"/>
    <w:rsid w:val="00E378B4"/>
    <w:rsid w:val="00E407B4"/>
    <w:rsid w:val="00E41477"/>
    <w:rsid w:val="00E42D13"/>
    <w:rsid w:val="00E42F68"/>
    <w:rsid w:val="00E434FB"/>
    <w:rsid w:val="00E45C1B"/>
    <w:rsid w:val="00E51462"/>
    <w:rsid w:val="00E570D7"/>
    <w:rsid w:val="00E57EBA"/>
    <w:rsid w:val="00E6045C"/>
    <w:rsid w:val="00E65129"/>
    <w:rsid w:val="00E65505"/>
    <w:rsid w:val="00E660C4"/>
    <w:rsid w:val="00E666EB"/>
    <w:rsid w:val="00E6673A"/>
    <w:rsid w:val="00E71BFA"/>
    <w:rsid w:val="00E731E6"/>
    <w:rsid w:val="00E7710E"/>
    <w:rsid w:val="00E7734D"/>
    <w:rsid w:val="00E77374"/>
    <w:rsid w:val="00E809E5"/>
    <w:rsid w:val="00E81CAA"/>
    <w:rsid w:val="00E81F95"/>
    <w:rsid w:val="00E87B54"/>
    <w:rsid w:val="00E91522"/>
    <w:rsid w:val="00E93540"/>
    <w:rsid w:val="00E95326"/>
    <w:rsid w:val="00E95A6A"/>
    <w:rsid w:val="00EA168F"/>
    <w:rsid w:val="00EA404A"/>
    <w:rsid w:val="00EA4211"/>
    <w:rsid w:val="00EA4C8F"/>
    <w:rsid w:val="00EA4E95"/>
    <w:rsid w:val="00EA6FF4"/>
    <w:rsid w:val="00EB1EF4"/>
    <w:rsid w:val="00EB3372"/>
    <w:rsid w:val="00EB39C2"/>
    <w:rsid w:val="00EB519F"/>
    <w:rsid w:val="00EB5CD5"/>
    <w:rsid w:val="00EB5EBD"/>
    <w:rsid w:val="00EB5EE4"/>
    <w:rsid w:val="00EC0273"/>
    <w:rsid w:val="00EC11E4"/>
    <w:rsid w:val="00EC19C9"/>
    <w:rsid w:val="00EC1A0B"/>
    <w:rsid w:val="00EC60E0"/>
    <w:rsid w:val="00EC7BE6"/>
    <w:rsid w:val="00ED17C4"/>
    <w:rsid w:val="00ED1A99"/>
    <w:rsid w:val="00ED2D43"/>
    <w:rsid w:val="00ED6D30"/>
    <w:rsid w:val="00EE096A"/>
    <w:rsid w:val="00EE0BEE"/>
    <w:rsid w:val="00EE188A"/>
    <w:rsid w:val="00EE30F6"/>
    <w:rsid w:val="00EE5A1B"/>
    <w:rsid w:val="00EE6520"/>
    <w:rsid w:val="00EE6AE7"/>
    <w:rsid w:val="00EE7F73"/>
    <w:rsid w:val="00EF27D3"/>
    <w:rsid w:val="00EF37F2"/>
    <w:rsid w:val="00EF3ECC"/>
    <w:rsid w:val="00EF4848"/>
    <w:rsid w:val="00EF599E"/>
    <w:rsid w:val="00EF738F"/>
    <w:rsid w:val="00EF79D7"/>
    <w:rsid w:val="00F02F0B"/>
    <w:rsid w:val="00F03475"/>
    <w:rsid w:val="00F03D43"/>
    <w:rsid w:val="00F04880"/>
    <w:rsid w:val="00F05C3D"/>
    <w:rsid w:val="00F0642D"/>
    <w:rsid w:val="00F06C58"/>
    <w:rsid w:val="00F07DD2"/>
    <w:rsid w:val="00F11C8B"/>
    <w:rsid w:val="00F1221B"/>
    <w:rsid w:val="00F1285D"/>
    <w:rsid w:val="00F157E9"/>
    <w:rsid w:val="00F171A7"/>
    <w:rsid w:val="00F17FF0"/>
    <w:rsid w:val="00F20F1E"/>
    <w:rsid w:val="00F21377"/>
    <w:rsid w:val="00F24C6D"/>
    <w:rsid w:val="00F2594C"/>
    <w:rsid w:val="00F33FC2"/>
    <w:rsid w:val="00F3536C"/>
    <w:rsid w:val="00F3550A"/>
    <w:rsid w:val="00F40EDF"/>
    <w:rsid w:val="00F41811"/>
    <w:rsid w:val="00F42B07"/>
    <w:rsid w:val="00F44DB4"/>
    <w:rsid w:val="00F457B9"/>
    <w:rsid w:val="00F4687B"/>
    <w:rsid w:val="00F4789D"/>
    <w:rsid w:val="00F47C94"/>
    <w:rsid w:val="00F50899"/>
    <w:rsid w:val="00F518EF"/>
    <w:rsid w:val="00F52055"/>
    <w:rsid w:val="00F56AA2"/>
    <w:rsid w:val="00F57C7A"/>
    <w:rsid w:val="00F60869"/>
    <w:rsid w:val="00F618CD"/>
    <w:rsid w:val="00F61E55"/>
    <w:rsid w:val="00F63218"/>
    <w:rsid w:val="00F63348"/>
    <w:rsid w:val="00F662FC"/>
    <w:rsid w:val="00F67F75"/>
    <w:rsid w:val="00F70038"/>
    <w:rsid w:val="00F70C71"/>
    <w:rsid w:val="00F7246B"/>
    <w:rsid w:val="00F739A5"/>
    <w:rsid w:val="00F75070"/>
    <w:rsid w:val="00F75405"/>
    <w:rsid w:val="00F755B0"/>
    <w:rsid w:val="00F756C3"/>
    <w:rsid w:val="00F759C1"/>
    <w:rsid w:val="00F75FC7"/>
    <w:rsid w:val="00F76CDC"/>
    <w:rsid w:val="00F77BB5"/>
    <w:rsid w:val="00F805C1"/>
    <w:rsid w:val="00F80FBA"/>
    <w:rsid w:val="00F81976"/>
    <w:rsid w:val="00F81D5E"/>
    <w:rsid w:val="00F867B7"/>
    <w:rsid w:val="00F87411"/>
    <w:rsid w:val="00F90292"/>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2E43"/>
    <w:rsid w:val="00FB48E1"/>
    <w:rsid w:val="00FB6D2B"/>
    <w:rsid w:val="00FC5F08"/>
    <w:rsid w:val="00FC6D23"/>
    <w:rsid w:val="00FC6E5F"/>
    <w:rsid w:val="00FD0214"/>
    <w:rsid w:val="00FD024E"/>
    <w:rsid w:val="00FD1B75"/>
    <w:rsid w:val="00FD2049"/>
    <w:rsid w:val="00FE0437"/>
    <w:rsid w:val="00FE1987"/>
    <w:rsid w:val="00FE1AF7"/>
    <w:rsid w:val="00FE21E1"/>
    <w:rsid w:val="00FE638F"/>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50250A"/>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240" w:line="240" w:lineRule="auto"/>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ndard"/>
        <c:varyColors val="0"/>
        <c:ser>
          <c:idx val="0"/>
          <c:order val="0"/>
          <c:tx>
            <c:v>Bound range max 1 additional skip</c:v>
          </c:tx>
          <c:spPr>
            <a:solidFill>
              <a:srgbClr val="0033CC">
                <a:alpha val="29804"/>
              </a:srgbClr>
            </a:solidFill>
            <a:ln>
              <a:noFill/>
            </a:ln>
            <a:effectLst/>
          </c:spPr>
          <c:cat>
            <c:numRef>
              <c:f>Sheet1!$D$7:$D$14</c:f>
              <c:numCache>
                <c:formatCode>General</c:formatCode>
                <c:ptCount val="8"/>
              </c:numCache>
              <c:extLst/>
            </c:numRef>
          </c:cat>
          <c:val>
            <c:numRef>
              <c:f>Sheet1!$G$18:$G$25</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extLst/>
            </c:numRef>
          </c:val>
          <c:extLst>
            <c:ext xmlns:c16="http://schemas.microsoft.com/office/drawing/2014/chart" uri="{C3380CC4-5D6E-409C-BE32-E72D297353CC}">
              <c16:uniqueId val="{00000000-9FD6-4CE6-8E65-F77DBF637FA7}"/>
            </c:ext>
          </c:extLst>
        </c:ser>
        <c:ser>
          <c:idx val="1"/>
          <c:order val="1"/>
          <c:tx>
            <c:v>bound</c:v>
          </c:tx>
          <c:spPr>
            <a:solidFill>
              <a:schemeClr val="bg1"/>
            </a:solidFill>
            <a:ln w="25400">
              <a:solidFill>
                <a:schemeClr val="bg1"/>
              </a:solidFill>
            </a:ln>
            <a:effectLst/>
          </c:spPr>
          <c:cat>
            <c:numRef>
              <c:f>Sheet1!$D$7:$D$14</c:f>
              <c:numCache>
                <c:formatCode>General</c:formatCode>
                <c:ptCount val="8"/>
              </c:numCache>
              <c:extLst/>
            </c:numRef>
          </c:cat>
          <c:val>
            <c:numRef>
              <c:f>Sheet1!$I$18:$I$25</c:f>
              <c:numCache>
                <c:formatCode>0.00E+00</c:formatCode>
                <c:ptCount val="8"/>
                <c:pt idx="0">
                  <c:v>1384.148645955423</c:v>
                </c:pt>
                <c:pt idx="1">
                  <c:v>1372.9901824881342</c:v>
                </c:pt>
                <c:pt idx="2">
                  <c:v>1355.2228400765744</c:v>
                </c:pt>
                <c:pt idx="3">
                  <c:v>1355.8213245176607</c:v>
                </c:pt>
                <c:pt idx="4">
                  <c:v>1345.8203212821941</c:v>
                </c:pt>
                <c:pt idx="5">
                  <c:v>1340.9791739973291</c:v>
                </c:pt>
                <c:pt idx="6">
                  <c:v>1341.4705066596612</c:v>
                </c:pt>
                <c:pt idx="7">
                  <c:v>1339.8085091980608</c:v>
                </c:pt>
              </c:numCache>
              <c:extLst/>
            </c:numRef>
          </c:val>
          <c:extLst>
            <c:ext xmlns:c16="http://schemas.microsoft.com/office/drawing/2014/chart" uri="{C3380CC4-5D6E-409C-BE32-E72D297353CC}">
              <c16:uniqueId val="{00000001-9FD6-4CE6-8E65-F77DBF637FA7}"/>
            </c:ext>
          </c:extLst>
        </c:ser>
        <c:ser>
          <c:idx val="3"/>
          <c:order val="3"/>
          <c:tx>
            <c:v>Bound range max 2 additional skips</c:v>
          </c:tx>
          <c:spPr>
            <a:solidFill>
              <a:srgbClr val="FF0000">
                <a:alpha val="30196"/>
              </a:srgbClr>
            </a:solidFill>
            <a:ln w="25400">
              <a:noFill/>
            </a:ln>
            <a:effectLst/>
          </c:spPr>
          <c:cat>
            <c:numRef>
              <c:f>Sheet1!$D$7:$D$14</c:f>
              <c:numCache>
                <c:formatCode>General</c:formatCode>
                <c:ptCount val="8"/>
              </c:numCache>
              <c:extLst/>
            </c:numRef>
          </c:cat>
          <c:val>
            <c:numRef>
              <c:f>Sheet1!$G$28:$G$35</c:f>
              <c:numCache>
                <c:formatCode>0.00E+00</c:formatCode>
                <c:ptCount val="8"/>
                <c:pt idx="0">
                  <c:v>1389.5306172324099</c:v>
                </c:pt>
                <c:pt idx="1">
                  <c:v>1377.7362470400001</c:v>
                </c:pt>
                <c:pt idx="2">
                  <c:v>1367.3347238400002</c:v>
                </c:pt>
                <c:pt idx="3">
                  <c:v>1358.179536184</c:v>
                </c:pt>
                <c:pt idx="4">
                  <c:v>1349.25898361341</c:v>
                </c:pt>
                <c:pt idx="5">
                  <c:v>1342.859153914</c:v>
                </c:pt>
                <c:pt idx="6">
                  <c:v>1336.94860451</c:v>
                </c:pt>
                <c:pt idx="7">
                  <c:v>1332.2367400000001</c:v>
                </c:pt>
              </c:numCache>
              <c:extLst/>
            </c:numRef>
          </c:val>
          <c:extLst>
            <c:ext xmlns:c16="http://schemas.microsoft.com/office/drawing/2014/chart" uri="{C3380CC4-5D6E-409C-BE32-E72D297353CC}">
              <c16:uniqueId val="{00000002-9FD6-4CE6-8E65-F77DBF637FA7}"/>
            </c:ext>
          </c:extLst>
        </c:ser>
        <c:ser>
          <c:idx val="4"/>
          <c:order val="4"/>
          <c:tx>
            <c:v>bound 2</c:v>
          </c:tx>
          <c:spPr>
            <a:solidFill>
              <a:sysClr val="window" lastClr="FFFFFF"/>
            </a:solidFill>
            <a:ln w="25400">
              <a:noFill/>
            </a:ln>
            <a:effectLst/>
          </c:spPr>
          <c:cat>
            <c:numRef>
              <c:f>Sheet1!$D$7:$D$14</c:f>
              <c:numCache>
                <c:formatCode>General</c:formatCode>
                <c:ptCount val="8"/>
              </c:numCache>
              <c:extLst/>
            </c:numRef>
          </c:cat>
          <c:val>
            <c:numRef>
              <c:f>Sheet1!$I$28:$I$35</c:f>
              <c:numCache>
                <c:formatCode>0.00E+00</c:formatCode>
                <c:ptCount val="8"/>
                <c:pt idx="0">
                  <c:v>1377.678558977866</c:v>
                </c:pt>
                <c:pt idx="1">
                  <c:v>1364.7559709246907</c:v>
                </c:pt>
                <c:pt idx="2">
                  <c:v>1344.0911173088643</c:v>
                </c:pt>
                <c:pt idx="3">
                  <c:v>1355.2893301310005</c:v>
                </c:pt>
                <c:pt idx="4">
                  <c:v>1339.503143421384</c:v>
                </c:pt>
                <c:pt idx="5">
                  <c:v>1331.9229089645244</c:v>
                </c:pt>
                <c:pt idx="6">
                  <c:v>1331.5069408157483</c:v>
                </c:pt>
                <c:pt idx="7">
                  <c:v>1250.7735518788072</c:v>
                </c:pt>
              </c:numCache>
              <c:extLst/>
            </c:numRef>
          </c:val>
          <c:extLst>
            <c:ext xmlns:c16="http://schemas.microsoft.com/office/drawing/2014/chart" uri="{C3380CC4-5D6E-409C-BE32-E72D297353CC}">
              <c16:uniqueId val="{00000003-9FD6-4CE6-8E65-F77DBF637FA7}"/>
            </c:ext>
          </c:extLst>
        </c:ser>
        <c:dLbls>
          <c:showLegendKey val="0"/>
          <c:showVal val="0"/>
          <c:showCatName val="0"/>
          <c:showSerName val="0"/>
          <c:showPercent val="0"/>
          <c:showBubbleSize val="0"/>
        </c:dLbls>
        <c:axId val="212876320"/>
        <c:axId val="212876736"/>
      </c:areaChart>
      <c:lineChart>
        <c:grouping val="standard"/>
        <c:varyColors val="0"/>
        <c:ser>
          <c:idx val="2"/>
          <c:order val="2"/>
          <c:tx>
            <c:v>Weekly costs max 1 additional skip</c:v>
          </c:tx>
          <c:spPr>
            <a:ln w="28575" cap="rnd">
              <a:solidFill>
                <a:schemeClr val="accent1"/>
              </a:solidFill>
              <a:round/>
            </a:ln>
            <a:effectLst/>
          </c:spPr>
          <c:marker>
            <c:symbol val="square"/>
            <c:size val="5"/>
            <c:spPr>
              <a:solidFill>
                <a:schemeClr val="accent1"/>
              </a:solidFill>
              <a:ln w="9525">
                <a:solidFill>
                  <a:schemeClr val="accent1"/>
                </a:solidFill>
              </a:ln>
              <a:effectLst/>
            </c:spPr>
          </c:marker>
          <c:cat>
            <c:numRef>
              <c:f>Sheet1!$D$7:$D$14</c:f>
              <c:numCache>
                <c:formatCode>General</c:formatCode>
                <c:ptCount val="8"/>
              </c:numCache>
              <c:extLst/>
            </c:numRef>
          </c:cat>
          <c:val>
            <c:numRef>
              <c:f>Sheet1!$G$18:$G$25</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extLst/>
            </c:numRef>
          </c:val>
          <c:smooth val="0"/>
          <c:extLst>
            <c:ext xmlns:c16="http://schemas.microsoft.com/office/drawing/2014/chart" uri="{C3380CC4-5D6E-409C-BE32-E72D297353CC}">
              <c16:uniqueId val="{00000004-9FD6-4CE6-8E65-F77DBF637FA7}"/>
            </c:ext>
          </c:extLst>
        </c:ser>
        <c:ser>
          <c:idx val="5"/>
          <c:order val="5"/>
          <c:tx>
            <c:v>Weekly costs max 2 additional skips</c:v>
          </c:tx>
          <c:spPr>
            <a:ln w="28575" cap="rnd">
              <a:solidFill>
                <a:srgbClr val="FF0000"/>
              </a:solidFill>
              <a:round/>
            </a:ln>
            <a:effectLst/>
          </c:spPr>
          <c:marker>
            <c:symbol val="square"/>
            <c:size val="5"/>
            <c:spPr>
              <a:solidFill>
                <a:srgbClr val="FF0000"/>
              </a:solidFill>
              <a:ln w="9525">
                <a:solidFill>
                  <a:srgbClr val="FF0000"/>
                </a:solidFill>
              </a:ln>
              <a:effectLst/>
            </c:spPr>
          </c:marker>
          <c:cat>
            <c:numRef>
              <c:f>Sheet1!$D$7:$D$14</c:f>
              <c:numCache>
                <c:formatCode>General</c:formatCode>
                <c:ptCount val="8"/>
              </c:numCache>
              <c:extLst/>
            </c:numRef>
          </c:cat>
          <c:val>
            <c:numRef>
              <c:f>Sheet1!$G$28:$G$35</c:f>
              <c:numCache>
                <c:formatCode>0.00E+00</c:formatCode>
                <c:ptCount val="8"/>
                <c:pt idx="0">
                  <c:v>1389.5306172324099</c:v>
                </c:pt>
                <c:pt idx="1">
                  <c:v>1377.7362470400001</c:v>
                </c:pt>
                <c:pt idx="2">
                  <c:v>1367.3347238400002</c:v>
                </c:pt>
                <c:pt idx="3">
                  <c:v>1358.179536184</c:v>
                </c:pt>
                <c:pt idx="4">
                  <c:v>1349.25898361341</c:v>
                </c:pt>
                <c:pt idx="5">
                  <c:v>1342.859153914</c:v>
                </c:pt>
                <c:pt idx="6">
                  <c:v>1336.94860451</c:v>
                </c:pt>
                <c:pt idx="7">
                  <c:v>1332.2367400000001</c:v>
                </c:pt>
              </c:numCache>
              <c:extLst/>
            </c:numRef>
          </c:val>
          <c:smooth val="0"/>
          <c:extLst>
            <c:ext xmlns:c16="http://schemas.microsoft.com/office/drawing/2014/chart" uri="{C3380CC4-5D6E-409C-BE32-E72D297353CC}">
              <c16:uniqueId val="{00000005-9FD6-4CE6-8E65-F77DBF637FA7}"/>
            </c:ext>
          </c:extLst>
        </c:ser>
        <c:ser>
          <c:idx val="6"/>
          <c:order val="6"/>
          <c:tx>
            <c:v>line1360</c:v>
          </c:tx>
          <c:spPr>
            <a:ln w="6350" cap="rnd">
              <a:solidFill>
                <a:schemeClr val="bg2">
                  <a:lumMod val="75000"/>
                </a:schemeClr>
              </a:solidFill>
              <a:round/>
            </a:ln>
            <a:effectLst/>
          </c:spPr>
          <c:marker>
            <c:symbol val="none"/>
          </c:marker>
          <c:cat>
            <c:strLit>
              <c:ptCount val="8"/>
              <c:pt idx="0">
                <c:v>5</c:v>
              </c:pt>
              <c:pt idx="1">
                <c:v>6</c:v>
              </c:pt>
              <c:pt idx="2">
                <c:v>7</c:v>
              </c:pt>
              <c:pt idx="3">
                <c:v>8</c:v>
              </c:pt>
              <c:pt idx="4">
                <c:v>9</c:v>
              </c:pt>
              <c:pt idx="5">
                <c:v>10</c:v>
              </c:pt>
              <c:pt idx="6">
                <c:v>11</c:v>
              </c:pt>
              <c:pt idx="7">
                <c:v>12</c:v>
              </c:pt>
              <c:extLst>
                <c:ext xmlns:c15="http://schemas.microsoft.com/office/drawing/2012/chart" uri="{02D57815-91ED-43cb-92C2-25804820EDAC}">
                  <c15:autoCat val="1"/>
                </c:ext>
              </c:extLst>
            </c:strLit>
          </c:cat>
          <c:val>
            <c:numRef>
              <c:f>Sheet1!$U$16:$U$24</c:f>
              <c:numCache>
                <c:formatCode>General</c:formatCode>
                <c:ptCount val="9"/>
              </c:numCache>
              <c:extLst/>
            </c:numRef>
          </c:val>
          <c:smooth val="0"/>
          <c:extLst>
            <c:ext xmlns:c16="http://schemas.microsoft.com/office/drawing/2014/chart" uri="{C3380CC4-5D6E-409C-BE32-E72D297353CC}">
              <c16:uniqueId val="{00000006-9FD6-4CE6-8E65-F77DBF637FA7}"/>
            </c:ext>
          </c:extLst>
        </c:ser>
        <c:ser>
          <c:idx val="7"/>
          <c:order val="7"/>
          <c:tx>
            <c:v>line1380</c:v>
          </c:tx>
          <c:spPr>
            <a:ln w="6350" cap="rnd">
              <a:solidFill>
                <a:schemeClr val="bg2">
                  <a:lumMod val="75000"/>
                </a:schemeClr>
              </a:solidFill>
              <a:round/>
            </a:ln>
            <a:effectLst/>
          </c:spPr>
          <c:marker>
            <c:symbol val="none"/>
          </c:marker>
          <c:cat>
            <c:strLit>
              <c:ptCount val="8"/>
              <c:pt idx="0">
                <c:v>5</c:v>
              </c:pt>
              <c:pt idx="1">
                <c:v>6</c:v>
              </c:pt>
              <c:pt idx="2">
                <c:v>7</c:v>
              </c:pt>
              <c:pt idx="3">
                <c:v>8</c:v>
              </c:pt>
              <c:pt idx="4">
                <c:v>9</c:v>
              </c:pt>
              <c:pt idx="5">
                <c:v>10</c:v>
              </c:pt>
              <c:pt idx="6">
                <c:v>11</c:v>
              </c:pt>
              <c:pt idx="7">
                <c:v>12</c:v>
              </c:pt>
              <c:extLst>
                <c:ext xmlns:c15="http://schemas.microsoft.com/office/drawing/2012/chart" uri="{02D57815-91ED-43cb-92C2-25804820EDAC}">
                  <c15:autoCat val="1"/>
                </c:ext>
              </c:extLst>
            </c:strLit>
          </c:cat>
          <c:val>
            <c:numRef>
              <c:f>Sheet1!$P$28:$P$35</c:f>
              <c:numCache>
                <c:formatCode>General</c:formatCode>
                <c:ptCount val="8"/>
              </c:numCache>
              <c:extLst/>
            </c:numRef>
          </c:val>
          <c:smooth val="0"/>
          <c:extLst>
            <c:ext xmlns:c16="http://schemas.microsoft.com/office/drawing/2014/chart" uri="{C3380CC4-5D6E-409C-BE32-E72D297353CC}">
              <c16:uniqueId val="{00000007-9FD6-4CE6-8E65-F77DBF637FA7}"/>
            </c:ext>
          </c:extLst>
        </c:ser>
        <c:ser>
          <c:idx val="8"/>
          <c:order val="8"/>
          <c:tx>
            <c:v>line1400</c:v>
          </c:tx>
          <c:spPr>
            <a:ln w="6350" cap="rnd">
              <a:solidFill>
                <a:schemeClr val="bg2">
                  <a:lumMod val="75000"/>
                </a:schemeClr>
              </a:solidFill>
              <a:round/>
            </a:ln>
            <a:effectLst/>
          </c:spPr>
          <c:marker>
            <c:symbol val="none"/>
          </c:marker>
          <c:cat>
            <c:strLit>
              <c:ptCount val="8"/>
              <c:pt idx="0">
                <c:v>5</c:v>
              </c:pt>
              <c:pt idx="1">
                <c:v>6</c:v>
              </c:pt>
              <c:pt idx="2">
                <c:v>7</c:v>
              </c:pt>
              <c:pt idx="3">
                <c:v>8</c:v>
              </c:pt>
              <c:pt idx="4">
                <c:v>9</c:v>
              </c:pt>
              <c:pt idx="5">
                <c:v>10</c:v>
              </c:pt>
              <c:pt idx="6">
                <c:v>11</c:v>
              </c:pt>
              <c:pt idx="7">
                <c:v>12</c:v>
              </c:pt>
              <c:extLst>
                <c:ext xmlns:c15="http://schemas.microsoft.com/office/drawing/2012/chart" uri="{02D57815-91ED-43cb-92C2-25804820EDAC}">
                  <c15:autoCat val="1"/>
                </c:ext>
              </c:extLst>
            </c:strLit>
          </c:cat>
          <c:val>
            <c:numRef>
              <c:f>Sheet1!$Q$28:$Q$35</c:f>
              <c:numCache>
                <c:formatCode>General</c:formatCode>
                <c:ptCount val="8"/>
              </c:numCache>
              <c:extLst/>
            </c:numRef>
          </c:val>
          <c:smooth val="0"/>
          <c:extLst>
            <c:ext xmlns:c16="http://schemas.microsoft.com/office/drawing/2014/chart" uri="{C3380CC4-5D6E-409C-BE32-E72D297353CC}">
              <c16:uniqueId val="{00000008-9FD6-4CE6-8E65-F77DBF637FA7}"/>
            </c:ext>
          </c:extLst>
        </c:ser>
        <c:ser>
          <c:idx val="9"/>
          <c:order val="9"/>
          <c:tx>
            <c:v>line1320</c:v>
          </c:tx>
          <c:spPr>
            <a:ln w="6350" cap="rnd">
              <a:solidFill>
                <a:schemeClr val="bg2">
                  <a:lumMod val="75000"/>
                </a:schemeClr>
              </a:solidFill>
              <a:round/>
            </a:ln>
            <a:effectLst/>
          </c:spPr>
          <c:marker>
            <c:symbol val="none"/>
          </c:marker>
          <c:cat>
            <c:strLit>
              <c:ptCount val="8"/>
              <c:pt idx="0">
                <c:v>5</c:v>
              </c:pt>
              <c:pt idx="1">
                <c:v>6</c:v>
              </c:pt>
              <c:pt idx="2">
                <c:v>7</c:v>
              </c:pt>
              <c:pt idx="3">
                <c:v>8</c:v>
              </c:pt>
              <c:pt idx="4">
                <c:v>9</c:v>
              </c:pt>
              <c:pt idx="5">
                <c:v>10</c:v>
              </c:pt>
              <c:pt idx="6">
                <c:v>11</c:v>
              </c:pt>
              <c:pt idx="7">
                <c:v>12</c:v>
              </c:pt>
              <c:extLst>
                <c:ext xmlns:c15="http://schemas.microsoft.com/office/drawing/2012/chart" uri="{02D57815-91ED-43cb-92C2-25804820EDAC}">
                  <c15:autoCat val="1"/>
                </c:ext>
              </c:extLst>
            </c:strLit>
          </c:cat>
          <c:val>
            <c:numRef>
              <c:f>Sheet1!$S$16:$S$24</c:f>
              <c:numCache>
                <c:formatCode>General</c:formatCode>
                <c:ptCount val="9"/>
              </c:numCache>
              <c:extLst/>
            </c:numRef>
          </c:val>
          <c:smooth val="0"/>
          <c:extLst>
            <c:ext xmlns:c16="http://schemas.microsoft.com/office/drawing/2014/chart" uri="{C3380CC4-5D6E-409C-BE32-E72D297353CC}">
              <c16:uniqueId val="{00000009-9FD6-4CE6-8E65-F77DBF637FA7}"/>
            </c:ext>
          </c:extLst>
        </c:ser>
        <c:ser>
          <c:idx val="10"/>
          <c:order val="10"/>
          <c:tx>
            <c:v>line1340</c:v>
          </c:tx>
          <c:spPr>
            <a:ln w="6350" cap="rnd">
              <a:solidFill>
                <a:schemeClr val="bg2">
                  <a:lumMod val="75000"/>
                </a:schemeClr>
              </a:solidFill>
              <a:round/>
            </a:ln>
            <a:effectLst/>
          </c:spPr>
          <c:marker>
            <c:symbol val="none"/>
          </c:marker>
          <c:cat>
            <c:strLit>
              <c:ptCount val="8"/>
              <c:pt idx="0">
                <c:v>5</c:v>
              </c:pt>
              <c:pt idx="1">
                <c:v>6</c:v>
              </c:pt>
              <c:pt idx="2">
                <c:v>7</c:v>
              </c:pt>
              <c:pt idx="3">
                <c:v>8</c:v>
              </c:pt>
              <c:pt idx="4">
                <c:v>9</c:v>
              </c:pt>
              <c:pt idx="5">
                <c:v>10</c:v>
              </c:pt>
              <c:pt idx="6">
                <c:v>11</c:v>
              </c:pt>
              <c:pt idx="7">
                <c:v>12</c:v>
              </c:pt>
              <c:extLst>
                <c:ext xmlns:c15="http://schemas.microsoft.com/office/drawing/2012/chart" uri="{02D57815-91ED-43cb-92C2-25804820EDAC}">
                  <c15:autoCat val="1"/>
                </c:ext>
              </c:extLst>
            </c:strLit>
          </c:cat>
          <c:val>
            <c:numRef>
              <c:f>Sheet1!$T$16:$T$24</c:f>
              <c:numCache>
                <c:formatCode>General</c:formatCode>
                <c:ptCount val="9"/>
              </c:numCache>
              <c:extLst/>
            </c:numRef>
          </c:val>
          <c:smooth val="0"/>
          <c:extLst>
            <c:ext xmlns:c16="http://schemas.microsoft.com/office/drawing/2014/chart" uri="{C3380CC4-5D6E-409C-BE32-E72D297353CC}">
              <c16:uniqueId val="{0000000A-9FD6-4CE6-8E65-F77DBF637FA7}"/>
            </c:ext>
          </c:extLst>
        </c:ser>
        <c:dLbls>
          <c:showLegendKey val="0"/>
          <c:showVal val="0"/>
          <c:showCatName val="0"/>
          <c:showSerName val="0"/>
          <c:showPercent val="0"/>
          <c:showBubbleSize val="0"/>
        </c:dLbls>
        <c:marker val="1"/>
        <c:smooth val="0"/>
        <c:axId val="212876320"/>
        <c:axId val="212876736"/>
      </c:lineChart>
      <c:catAx>
        <c:axId val="212876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total additional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212876736"/>
        <c:crosses val="autoZero"/>
        <c:auto val="1"/>
        <c:lblAlgn val="ctr"/>
        <c:lblOffset val="100"/>
        <c:noMultiLvlLbl val="0"/>
      </c:catAx>
      <c:valAx>
        <c:axId val="212876736"/>
        <c:scaling>
          <c:orientation val="minMax"/>
          <c:min val="1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weekly costs (1000</a:t>
                </a:r>
                <a:r>
                  <a:rPr lang="en-US" baseline="0"/>
                  <a:t> </a:t>
                </a:r>
                <a:r>
                  <a:rPr lang="en-US"/>
                  <a:t>MW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0.00" sourceLinked="0"/>
        <c:majorTickMark val="none"/>
        <c:minorTickMark val="none"/>
        <c:tickLblPos val="nextTo"/>
        <c:spPr>
          <a:noFill/>
          <a:ln>
            <a:noFill/>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CH"/>
          </a:p>
        </c:txPr>
        <c:crossAx val="212876320"/>
        <c:crosses val="autoZero"/>
        <c:crossBetween val="between"/>
      </c:valAx>
      <c:spPr>
        <a:noFill/>
        <a:ln>
          <a:noFill/>
        </a:ln>
        <a:effectLst/>
      </c:spPr>
    </c:plotArea>
    <c:legend>
      <c:legendPos val="b"/>
      <c:legendEntry>
        <c:idx val="1"/>
        <c:delete val="1"/>
      </c:legendEntry>
      <c:legendEntry>
        <c:idx val="3"/>
        <c:delete val="1"/>
      </c:legendEntry>
      <c:legendEntry>
        <c:idx val="6"/>
        <c:delete val="1"/>
      </c:legendEntry>
      <c:legendEntry>
        <c:idx val="7"/>
        <c:delete val="1"/>
      </c:legendEntry>
      <c:legendEntry>
        <c:idx val="8"/>
        <c:delete val="1"/>
      </c:legendEntry>
      <c:legendEntry>
        <c:idx val="9"/>
        <c:delete val="1"/>
      </c:legendEntry>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498</Words>
  <Characters>5984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426</cp:revision>
  <cp:lastPrinted>2022-10-21T16:39:00Z</cp:lastPrinted>
  <dcterms:created xsi:type="dcterms:W3CDTF">2022-05-15T15:00:00Z</dcterms:created>
  <dcterms:modified xsi:type="dcterms:W3CDTF">2022-12-01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1WuWqaF0"/&gt;&lt;style id="http://www.zotero.org/styles/harvard-cite-them-right" hasBibliography="1" bibliographyStyleHasBeenSet="1"/&gt;&lt;prefs&gt;&lt;pref name="fieldType" value="Field"/&gt;&lt;/prefs&gt;&lt;/data&gt;</vt:lpwstr>
  </property>
</Properties>
</file>